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8B1EDC" w14:textId="2E2D93F1" w:rsidR="002C5A9A" w:rsidRPr="002C5A9A" w:rsidRDefault="000D5C93" w:rsidP="002C5A9A">
      <w:pPr>
        <w:spacing w:line="240" w:lineRule="auto"/>
        <w:ind w:left="-142"/>
        <w:jc w:val="center"/>
        <w:rPr>
          <w:rFonts w:cs="Times New Roman"/>
          <w:b/>
          <w:sz w:val="28"/>
          <w:szCs w:val="28"/>
        </w:rPr>
      </w:pPr>
      <w:bookmarkStart w:id="0" w:name="_Toc526185048"/>
      <w:bookmarkStart w:id="1" w:name="_Toc508810400"/>
      <w:bookmarkStart w:id="2" w:name="_Toc508564717"/>
      <w:bookmarkStart w:id="3" w:name="_Toc508564560"/>
      <w:bookmarkStart w:id="4" w:name="_Toc489208105"/>
      <w:r w:rsidRPr="00855D0F">
        <w:rPr>
          <w:noProof/>
          <w:highlight w:val="yellow"/>
        </w:rPr>
        <mc:AlternateContent>
          <mc:Choice Requires="wps">
            <w:drawing>
              <wp:anchor distT="0" distB="0" distL="114300" distR="114300" simplePos="0" relativeHeight="251752448" behindDoc="0" locked="0" layoutInCell="1" allowOverlap="1" wp14:anchorId="1440939D" wp14:editId="529A8063">
                <wp:simplePos x="0" y="0"/>
                <wp:positionH relativeFrom="column">
                  <wp:posOffset>5320665</wp:posOffset>
                </wp:positionH>
                <wp:positionV relativeFrom="paragraph">
                  <wp:posOffset>234315</wp:posOffset>
                </wp:positionV>
                <wp:extent cx="1014095" cy="771525"/>
                <wp:effectExtent l="2876550" t="0" r="14605" b="28575"/>
                <wp:wrapNone/>
                <wp:docPr id="5" name="Callout: Line 5"/>
                <wp:cNvGraphicFramePr/>
                <a:graphic xmlns:a="http://schemas.openxmlformats.org/drawingml/2006/main">
                  <a:graphicData uri="http://schemas.microsoft.com/office/word/2010/wordprocessingShape">
                    <wps:wsp>
                      <wps:cNvSpPr/>
                      <wps:spPr>
                        <a:xfrm>
                          <a:off x="0" y="0"/>
                          <a:ext cx="1014095" cy="771525"/>
                        </a:xfrm>
                        <a:prstGeom prst="borderCallout1">
                          <a:avLst>
                            <a:gd name="adj1" fmla="val 45162"/>
                            <a:gd name="adj2" fmla="val -686"/>
                            <a:gd name="adj3" fmla="val 22074"/>
                            <a:gd name="adj4" fmla="val -283371"/>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C34CB1" w:rsidRDefault="00C34CB1" w:rsidP="00E768EF">
                            <w:pPr>
                              <w:spacing w:line="240" w:lineRule="auto"/>
                              <w:jc w:val="center"/>
                              <w:rPr>
                                <w:sz w:val="16"/>
                                <w:szCs w:val="16"/>
                              </w:rPr>
                            </w:pPr>
                            <w:r>
                              <w:rPr>
                                <w:sz w:val="16"/>
                                <w:szCs w:val="16"/>
                              </w:rPr>
                              <w:t>Font Times New Roman 14-16</w:t>
                            </w:r>
                          </w:p>
                          <w:p w14:paraId="411E146F" w14:textId="4F617A49" w:rsidR="00C34CB1" w:rsidRPr="000E0460" w:rsidRDefault="00C34CB1" w:rsidP="00E768EF">
                            <w:pPr>
                              <w:spacing w:line="240" w:lineRule="auto"/>
                              <w:jc w:val="center"/>
                              <w:rPr>
                                <w:sz w:val="16"/>
                                <w:szCs w:val="16"/>
                              </w:rPr>
                            </w:pPr>
                            <w:r>
                              <w:rPr>
                                <w:sz w:val="16"/>
                                <w:szCs w:val="16"/>
                              </w:rPr>
                              <w:t xml:space="preserve">Spasi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8.45pt;width:79.85pt;height:60.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" adj="-61208,4768,-148,9755" filled="f" strokecolor="red" strokeweight=".25pt">
                <v:textbox>
                  <w:txbxContent>
                    <w:p w14:paraId="0A1AA88F" w14:textId="78A04C69" w:rsidR="00C34CB1" w:rsidRDefault="00C34CB1" w:rsidP="00E768EF">
                      <w:pPr>
                        <w:spacing w:line="240" w:lineRule="auto"/>
                        <w:jc w:val="center"/>
                        <w:rPr>
                          <w:sz w:val="16"/>
                          <w:szCs w:val="16"/>
                        </w:rPr>
                      </w:pPr>
                      <w:r>
                        <w:rPr>
                          <w:sz w:val="16"/>
                          <w:szCs w:val="16"/>
                        </w:rPr>
                        <w:t>Font Times New Roman 14-16</w:t>
                      </w:r>
                    </w:p>
                    <w:p w14:paraId="411E146F" w14:textId="4F617A49" w:rsidR="00C34CB1" w:rsidRPr="000E0460" w:rsidRDefault="00C34CB1" w:rsidP="00E768EF">
                      <w:pPr>
                        <w:spacing w:line="240" w:lineRule="auto"/>
                        <w:jc w:val="center"/>
                        <w:rPr>
                          <w:sz w:val="16"/>
                          <w:szCs w:val="16"/>
                        </w:rPr>
                      </w:pPr>
                      <w:r>
                        <w:rPr>
                          <w:sz w:val="16"/>
                          <w:szCs w:val="16"/>
                        </w:rPr>
                        <w:t xml:space="preserve">Spasi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SEPSIS NEONATORUM: </w:t>
      </w:r>
      <w:r w:rsidR="002C5A9A" w:rsidRPr="00617F1E">
        <w:rPr>
          <w:rFonts w:cs="Times New Roman"/>
          <w:b/>
          <w:i/>
          <w:sz w:val="28"/>
          <w:szCs w:val="28"/>
          <w:highlight w:val="yellow"/>
        </w:rPr>
        <w:t>LITERATURE REVIEW</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0F9FD637" wp14:editId="7A909DC4">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C34CB1" w:rsidRDefault="00C34CB1" w:rsidP="00E768EF">
                            <w:pPr>
                              <w:spacing w:line="240" w:lineRule="auto"/>
                              <w:jc w:val="center"/>
                              <w:rPr>
                                <w:sz w:val="16"/>
                                <w:szCs w:val="16"/>
                              </w:rPr>
                            </w:pPr>
                            <w:r>
                              <w:rPr>
                                <w:sz w:val="16"/>
                                <w:szCs w:val="16"/>
                              </w:rPr>
                              <w:t>Logo UNISM Sesuai warna,</w:t>
                            </w:r>
                          </w:p>
                          <w:p w14:paraId="7C6D068C" w14:textId="15867402" w:rsidR="00C34CB1" w:rsidRDefault="00C34CB1" w:rsidP="00E768EF">
                            <w:pPr>
                              <w:spacing w:line="240" w:lineRule="auto"/>
                              <w:jc w:val="center"/>
                              <w:rPr>
                                <w:sz w:val="16"/>
                                <w:szCs w:val="16"/>
                              </w:rPr>
                            </w:pPr>
                            <w:r>
                              <w:rPr>
                                <w:sz w:val="16"/>
                                <w:szCs w:val="16"/>
                              </w:rPr>
                              <w:t>Size 4cmx4cm, Posisi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C34CB1" w:rsidRDefault="00C34CB1" w:rsidP="00E768EF">
                      <w:pPr>
                        <w:spacing w:line="240" w:lineRule="auto"/>
                        <w:jc w:val="center"/>
                        <w:rPr>
                          <w:sz w:val="16"/>
                          <w:szCs w:val="16"/>
                        </w:rPr>
                      </w:pPr>
                      <w:r>
                        <w:rPr>
                          <w:sz w:val="16"/>
                          <w:szCs w:val="16"/>
                        </w:rPr>
                        <w:t>Logo UNISM Sesuai warna,</w:t>
                      </w:r>
                    </w:p>
                    <w:p w14:paraId="7C6D068C" w14:textId="15867402" w:rsidR="00C34CB1" w:rsidRDefault="00C34CB1" w:rsidP="00E768EF">
                      <w:pPr>
                        <w:spacing w:line="240" w:lineRule="auto"/>
                        <w:jc w:val="center"/>
                        <w:rPr>
                          <w:sz w:val="16"/>
                          <w:szCs w:val="16"/>
                        </w:rPr>
                      </w:pPr>
                      <w:r>
                        <w:rPr>
                          <w:sz w:val="16"/>
                          <w:szCs w:val="16"/>
                        </w:rPr>
                        <w:t>Size 4cmx4cm, Posisi Center</w:t>
                      </w:r>
                    </w:p>
                  </w:txbxContent>
                </v:textbox>
              </v:shape>
            </w:pict>
          </mc:Fallback>
        </mc:AlternateContent>
      </w:r>
      <w:r w:rsidR="00AC37FF">
        <w:rPr>
          <w:noProof/>
        </w:rPr>
        <w:drawing>
          <wp:anchor distT="0" distB="0" distL="114300" distR="114300" simplePos="0" relativeHeight="251751424" behindDoc="0" locked="0" layoutInCell="1" allowOverlap="1" wp14:anchorId="65AE8D48" wp14:editId="190155FA">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6544" behindDoc="0" locked="0" layoutInCell="1" allowOverlap="1" wp14:anchorId="2FB7715F" wp14:editId="2EBFEE02">
                <wp:simplePos x="0" y="0"/>
                <wp:positionH relativeFrom="column">
                  <wp:posOffset>5338009</wp:posOffset>
                </wp:positionH>
                <wp:positionV relativeFrom="paragraph">
                  <wp:posOffset>265108</wp:posOffset>
                </wp:positionV>
                <wp:extent cx="1014095" cy="434975"/>
                <wp:effectExtent l="205740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74272"/>
                            <a:gd name="adj4" fmla="val -2035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C34CB1" w:rsidRPr="008B6E37" w:rsidRDefault="00C34CB1"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3pt;margin-top:20.85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" adj="-43960,16043,-148,10538" filled="f" strokecolor="red" strokeweight=".25pt">
                <v:textbox>
                  <w:txbxContent>
                    <w:p w14:paraId="2B850E39" w14:textId="4B1F8986" w:rsidR="00C34CB1" w:rsidRPr="008B6E37" w:rsidRDefault="00C34CB1"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43EA923B" w14:textId="77777777" w:rsidR="006E6340" w:rsidRDefault="00484ECB" w:rsidP="00996762">
      <w:pPr>
        <w:pStyle w:val="NoSpacing"/>
      </w:pPr>
      <w:r w:rsidRPr="005D5714">
        <w:t>PROPOSAL</w:t>
      </w:r>
    </w:p>
    <w:p w14:paraId="0966981D" w14:textId="249A0625" w:rsidR="00AC37FF" w:rsidRPr="005D5714" w:rsidRDefault="005D5714" w:rsidP="00996762">
      <w:pPr>
        <w:pStyle w:val="NoSpacing"/>
      </w:pPr>
      <w:r w:rsidRPr="005D5714">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77777777"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Pr="00980D20">
        <w:rPr>
          <w:b w:val="0"/>
          <w:bCs/>
        </w:rPr>
        <w:t>memperoleh</w:t>
      </w:r>
      <w:proofErr w:type="spellEnd"/>
      <w:r w:rsidRPr="00980D20">
        <w:rPr>
          <w:b w:val="0"/>
          <w:bCs/>
        </w:rPr>
        <w:t xml:space="preserve"> </w:t>
      </w:r>
      <w:proofErr w:type="spellStart"/>
      <w:r w:rsidRPr="005D5714">
        <w:rPr>
          <w:b w:val="0"/>
          <w:bCs/>
        </w:rPr>
        <w:t>Gelar</w:t>
      </w:r>
      <w:proofErr w:type="spellEnd"/>
    </w:p>
    <w:p w14:paraId="6C708F85" w14:textId="7BD5A2AA" w:rsidR="00AC37FF" w:rsidRPr="00E430E4" w:rsidRDefault="003C7BFA" w:rsidP="00996762">
      <w:pPr>
        <w:pStyle w:val="NoSpacing"/>
        <w:rPr>
          <w:b w:val="0"/>
          <w:bCs/>
          <w:color w:val="0070C0"/>
        </w:rPr>
      </w:pPr>
      <w:proofErr w:type="spellStart"/>
      <w:r>
        <w:rPr>
          <w:b w:val="0"/>
          <w:bCs/>
        </w:rPr>
        <w:t>Sarjana</w:t>
      </w:r>
      <w:proofErr w:type="spellEnd"/>
      <w:r w:rsidR="005D5714" w:rsidRPr="005D5714">
        <w:rPr>
          <w:b w:val="0"/>
          <w:bCs/>
        </w:rPr>
        <w:t xml:space="preserve"> </w:t>
      </w:r>
      <w:proofErr w:type="spellStart"/>
      <w:r w:rsidR="00996762">
        <w:rPr>
          <w:b w:val="0"/>
          <w:bCs/>
        </w:rPr>
        <w:t>Kebidanan</w:t>
      </w:r>
      <w:proofErr w:type="spellEnd"/>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8655932"/>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r w:rsidRPr="00291B3B">
        <w:t>Oleh</w:t>
      </w:r>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5C81399E" wp14:editId="77F56D4B">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C34CB1" w:rsidRPr="00277EBB" w:rsidRDefault="00C34CB1"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C34CB1" w:rsidRPr="00277EBB" w:rsidRDefault="00C34CB1"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B2092BF" w:rsidR="001E68BF" w:rsidRDefault="001E68BF" w:rsidP="00996762">
      <w:pPr>
        <w:jc w:val="center"/>
        <w:rPr>
          <w:sz w:val="2"/>
          <w:szCs w:val="2"/>
        </w:rPr>
      </w:pPr>
    </w:p>
    <w:p w14:paraId="5BAA8E9D" w14:textId="392E0629" w:rsidR="001E68BF" w:rsidRDefault="001E68BF" w:rsidP="00996762">
      <w:pPr>
        <w:jc w:val="center"/>
        <w:rPr>
          <w:sz w:val="2"/>
          <w:szCs w:val="2"/>
        </w:rPr>
      </w:pPr>
    </w:p>
    <w:p w14:paraId="35AF26AA" w14:textId="77777777" w:rsidR="001E68BF" w:rsidRPr="001E68BF" w:rsidRDefault="001E68BF" w:rsidP="00996762">
      <w:pPr>
        <w:jc w:val="center"/>
        <w:rPr>
          <w:sz w:val="2"/>
          <w:szCs w:val="2"/>
        </w:rPr>
      </w:pPr>
    </w:p>
    <w:p w14:paraId="195D5DFE" w14:textId="0CAE0B22" w:rsidR="00D45409" w:rsidRDefault="001109D8" w:rsidP="00996762">
      <w:pPr>
        <w:pStyle w:val="NoSpacing"/>
      </w:pPr>
      <w:r>
        <w:rPr>
          <w:rFonts w:cs="Times New Roman"/>
          <w:noProof/>
          <w:color w:val="auto"/>
          <w:sz w:val="24"/>
          <w:szCs w:val="24"/>
        </w:rPr>
        <mc:AlternateContent>
          <mc:Choice Requires="wps">
            <w:drawing>
              <wp:anchor distT="0" distB="0" distL="114300" distR="114300" simplePos="0" relativeHeight="251760640" behindDoc="0" locked="0" layoutInCell="1" allowOverlap="1" wp14:anchorId="7DDBBDA4" wp14:editId="1D6EDDA5">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C34CB1" w:rsidRDefault="00C34CB1"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C34CB1" w:rsidRDefault="00C34CB1"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EF4717" w:rsidRPr="00F762E7">
        <w:t>SARJANA</w:t>
      </w:r>
      <w:r w:rsidR="00855D0F">
        <w:t xml:space="preserve"> </w:t>
      </w:r>
      <w:r w:rsidR="00996762">
        <w:t>KEBIDANAN</w:t>
      </w:r>
    </w:p>
    <w:p w14:paraId="0BEDC297" w14:textId="24F055D1" w:rsidR="00996762" w:rsidRPr="00996762" w:rsidRDefault="00996762" w:rsidP="00996762">
      <w:pPr>
        <w:pStyle w:val="NoSpacing"/>
        <w:rPr>
          <w:bCs/>
        </w:rPr>
      </w:pPr>
      <w:r w:rsidRPr="00996762">
        <w:rPr>
          <w:bCs/>
        </w:rPr>
        <w:t>JURUSAN KEBIDANAN</w:t>
      </w:r>
    </w:p>
    <w:p w14:paraId="3FF0DA05" w14:textId="77777777" w:rsidR="00D45409" w:rsidRPr="00EF0229" w:rsidRDefault="00D45409" w:rsidP="00996762">
      <w:pPr>
        <w:pStyle w:val="NoSpacing"/>
        <w:rPr>
          <w:lang w:val="id-ID"/>
        </w:rPr>
      </w:pPr>
      <w:r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22233" w:rsidRDefault="00A41324" w:rsidP="000816BF">
      <w:pPr>
        <w:pStyle w:val="Heading1"/>
        <w:numPr>
          <w:ilvl w:val="0"/>
          <w:numId w:val="0"/>
        </w:numPr>
        <w:ind w:left="289"/>
        <w:rPr>
          <w:szCs w:val="28"/>
        </w:rPr>
      </w:pPr>
      <w:bookmarkStart w:id="6" w:name="_Toc87965893"/>
      <w:bookmarkStart w:id="7" w:name="_Toc88655933"/>
      <w:r w:rsidRPr="00922233">
        <w:rPr>
          <w:szCs w:val="28"/>
        </w:rPr>
        <w:lastRenderedPageBreak/>
        <w:t xml:space="preserve">HALAMAN </w:t>
      </w:r>
      <w:r w:rsidRPr="00922233">
        <w:rPr>
          <w:szCs w:val="28"/>
          <w:lang w:val="id-ID"/>
        </w:rPr>
        <w:t>PERSETUJUAN</w:t>
      </w:r>
      <w:r w:rsidRPr="00922233">
        <w:rPr>
          <w:szCs w:val="28"/>
        </w:rPr>
        <w:t xml:space="preserve"> KOMISI PEMBIMBING</w:t>
      </w:r>
      <w:bookmarkEnd w:id="6"/>
      <w:bookmarkEnd w:id="7"/>
    </w:p>
    <w:p w14:paraId="79C321FB" w14:textId="67AAC1B9" w:rsidR="00E46C9E" w:rsidRDefault="00E46C9E" w:rsidP="00E46C9E">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38D76B40" wp14:editId="1DD1D791">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C34CB1" w:rsidRDefault="00C34CB1" w:rsidP="00E46C9E">
                            <w:pPr>
                              <w:spacing w:line="240" w:lineRule="auto"/>
                              <w:jc w:val="center"/>
                              <w:rPr>
                                <w:sz w:val="16"/>
                                <w:szCs w:val="16"/>
                              </w:rPr>
                            </w:pPr>
                            <w:r>
                              <w:rPr>
                                <w:sz w:val="16"/>
                                <w:szCs w:val="16"/>
                              </w:rPr>
                              <w:t>Font TNR 14-16</w:t>
                            </w:r>
                          </w:p>
                          <w:p w14:paraId="453C69C1" w14:textId="77777777" w:rsidR="00C34CB1" w:rsidRDefault="00C34CB1" w:rsidP="00E46C9E">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C34CB1" w:rsidRDefault="00C34CB1" w:rsidP="00E46C9E">
                      <w:pPr>
                        <w:spacing w:line="240" w:lineRule="auto"/>
                        <w:jc w:val="center"/>
                        <w:rPr>
                          <w:sz w:val="16"/>
                          <w:szCs w:val="16"/>
                        </w:rPr>
                      </w:pPr>
                      <w:r>
                        <w:rPr>
                          <w:sz w:val="16"/>
                          <w:szCs w:val="16"/>
                        </w:rPr>
                        <w:t>Font TNR 14-16</w:t>
                      </w:r>
                    </w:p>
                    <w:p w14:paraId="453C69C1" w14:textId="77777777" w:rsidR="00C34CB1" w:rsidRDefault="00C34CB1" w:rsidP="00E46C9E">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SEPSIS NEONATORUM: </w:t>
      </w:r>
      <w:r w:rsidR="002C5A9A" w:rsidRPr="00C2212D">
        <w:rPr>
          <w:rFonts w:cs="Times New Roman"/>
          <w:i/>
          <w:szCs w:val="28"/>
          <w:highlight w:val="yellow"/>
        </w:rPr>
        <w:t>LITERATURE REVIEW</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2E74F8E6" w14:textId="77777777" w:rsidR="000B695A"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9008" behindDoc="0" locked="0" layoutInCell="1" allowOverlap="1" wp14:anchorId="3C907E94" wp14:editId="61468772">
                <wp:simplePos x="0" y="0"/>
                <wp:positionH relativeFrom="column">
                  <wp:posOffset>5259309</wp:posOffset>
                </wp:positionH>
                <wp:positionV relativeFrom="paragraph">
                  <wp:posOffset>76786</wp:posOffset>
                </wp:positionV>
                <wp:extent cx="1014095" cy="641267"/>
                <wp:effectExtent l="1981200" t="0" r="14605" b="26035"/>
                <wp:wrapNone/>
                <wp:docPr id="26" name="Callout: Line 26"/>
                <wp:cNvGraphicFramePr/>
                <a:graphic xmlns:a="http://schemas.openxmlformats.org/drawingml/2006/main">
                  <a:graphicData uri="http://schemas.microsoft.com/office/word/2010/wordprocessingShape">
                    <wps:wsp>
                      <wps:cNvSpPr/>
                      <wps:spPr>
                        <a:xfrm>
                          <a:off x="0" y="0"/>
                          <a:ext cx="1014095" cy="641267"/>
                        </a:xfrm>
                        <a:prstGeom prst="borderCallout1">
                          <a:avLst>
                            <a:gd name="adj1" fmla="val 45162"/>
                            <a:gd name="adj2" fmla="val -686"/>
                            <a:gd name="adj3" fmla="val 29089"/>
                            <a:gd name="adj4" fmla="val -1949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C34CB1" w:rsidRDefault="00C34CB1" w:rsidP="00E430E4">
                            <w:pPr>
                              <w:spacing w:line="240" w:lineRule="auto"/>
                              <w:jc w:val="center"/>
                              <w:rPr>
                                <w:sz w:val="16"/>
                                <w:szCs w:val="16"/>
                              </w:rPr>
                            </w:pPr>
                            <w:r>
                              <w:rPr>
                                <w:sz w:val="16"/>
                                <w:szCs w:val="16"/>
                              </w:rPr>
                              <w:t>Font TNR 14</w:t>
                            </w:r>
                          </w:p>
                          <w:p w14:paraId="3E7D586B" w14:textId="23F0EC3A" w:rsidR="00C34CB1" w:rsidRDefault="00C34CB1"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C34CB1" w:rsidRPr="00CB25B8" w:rsidRDefault="00C34CB1" w:rsidP="00E430E4">
                            <w:pPr>
                              <w:spacing w:line="240" w:lineRule="auto"/>
                              <w:jc w:val="center"/>
                              <w:rPr>
                                <w:sz w:val="16"/>
                                <w:szCs w:val="16"/>
                              </w:rPr>
                            </w:pPr>
                            <w:r w:rsidRPr="00CB25B8">
                              <w:rPr>
                                <w:sz w:val="16"/>
                                <w:szCs w:val="16"/>
                              </w:rPr>
                              <w:t>Posisi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1pt;margin-top:6.05pt;width:79.85pt;height:50.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" adj="-42110,6283,-148,9755" filled="f" strokecolor="red" strokeweight=".25pt">
                <v:textbox>
                  <w:txbxContent>
                    <w:p w14:paraId="7986ABE5" w14:textId="4A2F12DC" w:rsidR="00C34CB1" w:rsidRDefault="00C34CB1" w:rsidP="00E430E4">
                      <w:pPr>
                        <w:spacing w:line="240" w:lineRule="auto"/>
                        <w:jc w:val="center"/>
                        <w:rPr>
                          <w:sz w:val="16"/>
                          <w:szCs w:val="16"/>
                        </w:rPr>
                      </w:pPr>
                      <w:r>
                        <w:rPr>
                          <w:sz w:val="16"/>
                          <w:szCs w:val="16"/>
                        </w:rPr>
                        <w:t>Font TNR 14</w:t>
                      </w:r>
                    </w:p>
                    <w:p w14:paraId="3E7D586B" w14:textId="23F0EC3A" w:rsidR="00C34CB1" w:rsidRDefault="00C34CB1"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C34CB1" w:rsidRPr="00CB25B8" w:rsidRDefault="00C34CB1" w:rsidP="00E430E4">
                      <w:pPr>
                        <w:spacing w:line="240" w:lineRule="auto"/>
                        <w:jc w:val="center"/>
                        <w:rPr>
                          <w:sz w:val="16"/>
                          <w:szCs w:val="16"/>
                        </w:rPr>
                      </w:pPr>
                      <w:r w:rsidRPr="00CB25B8">
                        <w:rPr>
                          <w:sz w:val="16"/>
                          <w:szCs w:val="16"/>
                        </w:rPr>
                        <w:t>Posisi Center</w:t>
                      </w:r>
                    </w:p>
                  </w:txbxContent>
                </v:textbox>
              </v:shape>
            </w:pict>
          </mc:Fallback>
        </mc:AlternateContent>
      </w:r>
      <w:r w:rsidR="006D333A">
        <w:rPr>
          <w:b/>
          <w:bCs/>
          <w:sz w:val="28"/>
          <w:szCs w:val="28"/>
          <w:lang w:val="fi-FI"/>
        </w:rPr>
        <w:t>PROPOSAL</w:t>
      </w:r>
    </w:p>
    <w:p w14:paraId="77CD4B7A" w14:textId="60B8D94B" w:rsidR="00A41324" w:rsidRPr="00922233" w:rsidRDefault="00A41324" w:rsidP="000B695A">
      <w:pPr>
        <w:spacing w:line="240" w:lineRule="auto"/>
        <w:jc w:val="center"/>
        <w:rPr>
          <w:b/>
          <w:bCs/>
          <w:sz w:val="28"/>
          <w:szCs w:val="28"/>
          <w:lang w:val="fi-FI"/>
        </w:rPr>
      </w:pPr>
      <w:r w:rsidRPr="00922233">
        <w:rPr>
          <w:b/>
          <w:bCs/>
          <w:sz w:val="28"/>
          <w:szCs w:val="28"/>
          <w:lang w:val="fi-FI"/>
        </w:rPr>
        <w:t>SKRIPSI</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4D963818" w14:textId="03607AA9" w:rsidR="00922233"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 Proposal Skripsi</w:t>
      </w:r>
    </w:p>
    <w:p w14:paraId="274E5068" w14:textId="0A09C642" w:rsidR="00FB09ED" w:rsidRDefault="00FB09ED" w:rsidP="00FB09ED">
      <w:pPr>
        <w:spacing w:line="240" w:lineRule="auto"/>
        <w:jc w:val="center"/>
        <w:rPr>
          <w:sz w:val="28"/>
          <w:szCs w:val="28"/>
          <w:lang w:val="fi-FI"/>
        </w:rPr>
      </w:pPr>
      <w:r>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922233">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922233">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922233">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77777777" w:rsidR="008E558F" w:rsidRDefault="00A41324"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r>
        <w:br w:type="page"/>
      </w:r>
    </w:p>
    <w:p w14:paraId="1170030A" w14:textId="30A52B9A" w:rsidR="008E558F" w:rsidRDefault="008E558F" w:rsidP="000816BF">
      <w:pPr>
        <w:pStyle w:val="Heading1"/>
        <w:numPr>
          <w:ilvl w:val="0"/>
          <w:numId w:val="0"/>
        </w:numPr>
        <w:ind w:left="289"/>
      </w:pPr>
      <w:bookmarkStart w:id="8" w:name="_Toc88655934"/>
      <w:r w:rsidRPr="00C6281E">
        <w:lastRenderedPageBreak/>
        <w:t xml:space="preserve">HALAMAN </w:t>
      </w:r>
      <w:r w:rsidRPr="00C6281E">
        <w:rPr>
          <w:sz w:val="26"/>
          <w:szCs w:val="26"/>
        </w:rPr>
        <w:t>PENGESAHAN</w:t>
      </w:r>
      <w:r w:rsidRPr="00C6281E">
        <w:t xml:space="preserve"> DEWAN PENGUJI</w:t>
      </w:r>
      <w:bookmarkEnd w:id="8"/>
    </w:p>
    <w:p w14:paraId="6233D705" w14:textId="54E214F0" w:rsidR="00C56EC7" w:rsidRDefault="00C56EC7" w:rsidP="00C56EC7">
      <w:pPr>
        <w:pStyle w:val="NoSpacing"/>
      </w:pPr>
      <w:r w:rsidRPr="00855D0F">
        <w:rPr>
          <w:noProof/>
          <w:highlight w:val="yellow"/>
        </w:rPr>
        <mc:AlternateContent>
          <mc:Choice Requires="wps">
            <w:drawing>
              <wp:anchor distT="0" distB="0" distL="114300" distR="114300" simplePos="0" relativeHeight="251764736" behindDoc="0" locked="0" layoutInCell="1" allowOverlap="1" wp14:anchorId="4757D7EF" wp14:editId="07EBB15E">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C34CB1" w:rsidRDefault="00C34CB1" w:rsidP="00C56EC7">
                            <w:pPr>
                              <w:spacing w:line="240" w:lineRule="auto"/>
                              <w:jc w:val="center"/>
                              <w:rPr>
                                <w:sz w:val="16"/>
                                <w:szCs w:val="16"/>
                              </w:rPr>
                            </w:pPr>
                            <w:r>
                              <w:rPr>
                                <w:sz w:val="16"/>
                                <w:szCs w:val="16"/>
                              </w:rPr>
                              <w:t>Font TNR 14-16</w:t>
                            </w:r>
                          </w:p>
                          <w:p w14:paraId="79EE5182" w14:textId="77777777" w:rsidR="00C34CB1" w:rsidRDefault="00C34CB1" w:rsidP="00C56EC7">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C34CB1" w:rsidRDefault="00C34CB1" w:rsidP="00C56EC7">
                      <w:pPr>
                        <w:spacing w:line="240" w:lineRule="auto"/>
                        <w:jc w:val="center"/>
                        <w:rPr>
                          <w:sz w:val="16"/>
                          <w:szCs w:val="16"/>
                        </w:rPr>
                      </w:pPr>
                      <w:r>
                        <w:rPr>
                          <w:sz w:val="16"/>
                          <w:szCs w:val="16"/>
                        </w:rPr>
                        <w:t>Font TNR 14-16</w:t>
                      </w:r>
                    </w:p>
                    <w:p w14:paraId="79EE5182" w14:textId="77777777" w:rsidR="00C34CB1" w:rsidRDefault="00C34CB1" w:rsidP="00C56EC7">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v:textbox>
              </v:shape>
            </w:pict>
          </mc:Fallback>
        </mc:AlternateContent>
      </w:r>
      <w:r w:rsidR="0069640B" w:rsidRPr="0069640B">
        <w:rPr>
          <w:rFonts w:cs="Times New Roman"/>
          <w:szCs w:val="28"/>
        </w:rPr>
        <w:t xml:space="preserve"> </w: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SEPSIS NEONATORUM: </w:t>
      </w:r>
      <w:r w:rsidR="0069640B" w:rsidRPr="00617F1E">
        <w:rPr>
          <w:rFonts w:cs="Times New Roman"/>
          <w:i/>
          <w:szCs w:val="28"/>
          <w:highlight w:val="yellow"/>
        </w:rPr>
        <w:t>LITERATURE REVIEW</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14122D60" w:rsidR="00285714" w:rsidRPr="00343367" w:rsidRDefault="00A57384" w:rsidP="00F952F1">
      <w:pPr>
        <w:pStyle w:val="NoSpacing"/>
        <w:rPr>
          <w:sz w:val="24"/>
          <w:szCs w:val="20"/>
        </w:rPr>
      </w:pPr>
      <w:r w:rsidRPr="00343367">
        <w:rPr>
          <w:sz w:val="24"/>
          <w:szCs w:val="20"/>
        </w:rPr>
        <w:t>PROPOSAL</w:t>
      </w:r>
    </w:p>
    <w:p w14:paraId="78BB0C86" w14:textId="27960A54" w:rsidR="008E558F" w:rsidRPr="00343367" w:rsidRDefault="008E558F" w:rsidP="00F952F1">
      <w:pPr>
        <w:pStyle w:val="NoSpacing"/>
        <w:rPr>
          <w:sz w:val="24"/>
          <w:szCs w:val="20"/>
        </w:rPr>
      </w:pPr>
      <w:r w:rsidRPr="00343367">
        <w:rPr>
          <w:sz w:val="24"/>
          <w:szCs w:val="20"/>
        </w:rPr>
        <w:t>SKRIPSI</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3F2697EA" w14:textId="337F9D0A" w:rsidR="008E558F" w:rsidRPr="00F952F1" w:rsidRDefault="008E558F" w:rsidP="00F952F1">
      <w:pPr>
        <w:pStyle w:val="NoSpacing"/>
        <w:rPr>
          <w:b w:val="0"/>
          <w:bCs/>
          <w:lang w:val="fi-FI"/>
        </w:rPr>
      </w:pPr>
      <w:r w:rsidRPr="00F952F1">
        <w:rPr>
          <w:b w:val="0"/>
          <w:bCs/>
          <w:lang w:val="fi-FI"/>
        </w:rPr>
        <w:t xml:space="preserve">Telah Diujikan dan Dipertimbangkan Dosen Penguji </w:t>
      </w:r>
      <w:r w:rsidR="00284F25">
        <w:rPr>
          <w:b w:val="0"/>
          <w:bCs/>
          <w:lang w:val="fi-FI"/>
        </w:rPr>
        <w:t xml:space="preserve">Proposal </w:t>
      </w:r>
      <w:r w:rsidRPr="00F952F1">
        <w:rPr>
          <w:b w:val="0"/>
          <w:bCs/>
          <w:lang w:val="fi-FI"/>
        </w:rPr>
        <w:t>Skripsi</w:t>
      </w:r>
    </w:p>
    <w:p w14:paraId="469EBF2E" w14:textId="63544240" w:rsidR="008E558F" w:rsidRPr="0051008C" w:rsidRDefault="008E558F" w:rsidP="00F952F1">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7A6B9C">
        <w:trPr>
          <w:gridBefore w:val="1"/>
          <w:gridAfter w:val="1"/>
          <w:wBefore w:w="289" w:type="dxa"/>
          <w:wAfter w:w="290" w:type="dxa"/>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8288" behindDoc="0" locked="0" layoutInCell="1" allowOverlap="1" wp14:anchorId="4FF53311" wp14:editId="1987CEEE">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C34CB1" w:rsidRDefault="00C34CB1"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C34CB1" w:rsidRDefault="00C34CB1"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F952F1">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7A6B9C">
        <w:trPr>
          <w:gridBefore w:val="1"/>
          <w:gridAfter w:val="1"/>
          <w:wBefore w:w="289" w:type="dxa"/>
          <w:wAfter w:w="290" w:type="dxa"/>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F952F1">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2D3613A2"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D94510">
              <w:rPr>
                <w:b/>
                <w:bCs/>
                <w:szCs w:val="24"/>
                <w:lang w:val="fi-FI"/>
              </w:rPr>
              <w:t>Kebidanan</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7A6B9C">
            <w:pPr>
              <w:spacing w:line="240" w:lineRule="auto"/>
              <w:jc w:val="center"/>
              <w:rPr>
                <w:b/>
                <w:bCs/>
                <w:sz w:val="16"/>
                <w:szCs w:val="16"/>
                <w:lang w:val="fi-FI"/>
              </w:rPr>
            </w:pPr>
          </w:p>
        </w:tc>
      </w:tr>
      <w:tr w:rsidR="008E558F" w:rsidRPr="00212B58" w14:paraId="42FC6CA3" w14:textId="77777777" w:rsidTr="007A6B9C">
        <w:trPr>
          <w:gridBefore w:val="1"/>
          <w:gridAfter w:val="1"/>
          <w:wBefore w:w="289" w:type="dxa"/>
          <w:wAfter w:w="290" w:type="dxa"/>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p w14:paraId="03794B5E" w14:textId="7775F9F8" w:rsidR="00744850" w:rsidRDefault="00722751" w:rsidP="004512B4">
      <w:pPr>
        <w:pStyle w:val="Heading1"/>
        <w:numPr>
          <w:ilvl w:val="0"/>
          <w:numId w:val="0"/>
        </w:numPr>
        <w:spacing w:after="0" w:line="480" w:lineRule="auto"/>
        <w:ind w:firstLine="289"/>
        <w:rPr>
          <w:sz w:val="24"/>
          <w:szCs w:val="28"/>
        </w:rPr>
      </w:pPr>
      <w:bookmarkStart w:id="10" w:name="_Toc88655935"/>
      <w:bookmarkEnd w:id="9"/>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08735750" wp14:editId="09DDD561">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C34CB1" w:rsidRDefault="00C34CB1" w:rsidP="00722751">
                            <w:pPr>
                              <w:spacing w:line="240" w:lineRule="auto"/>
                              <w:jc w:val="center"/>
                              <w:rPr>
                                <w:sz w:val="16"/>
                                <w:szCs w:val="16"/>
                              </w:rPr>
                            </w:pPr>
                            <w:r>
                              <w:rPr>
                                <w:sz w:val="16"/>
                                <w:szCs w:val="16"/>
                              </w:rPr>
                              <w:t xml:space="preserve">Font TNR, Size 12, </w:t>
                            </w:r>
                            <w:r w:rsidRPr="00F42B26">
                              <w:rPr>
                                <w:b/>
                                <w:bCs/>
                                <w:sz w:val="16"/>
                                <w:szCs w:val="16"/>
                              </w:rPr>
                              <w:t>Bold Tesk</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35" type="#_x0000_t47" style="position:absolute;left:0;text-align:left;margin-left:313.2pt;margin-top:-9.1pt;width:106.9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JDg9vLiAgAASQ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C34CB1" w:rsidRDefault="00C34CB1" w:rsidP="00722751">
                      <w:pPr>
                        <w:spacing w:line="240" w:lineRule="auto"/>
                        <w:jc w:val="center"/>
                        <w:rPr>
                          <w:sz w:val="16"/>
                          <w:szCs w:val="16"/>
                        </w:rPr>
                      </w:pPr>
                      <w:r>
                        <w:rPr>
                          <w:sz w:val="16"/>
                          <w:szCs w:val="16"/>
                        </w:rPr>
                        <w:t xml:space="preserve">Font TNR, Size 12, </w:t>
                      </w:r>
                      <w:r w:rsidRPr="00F42B26">
                        <w:rPr>
                          <w:b/>
                          <w:bCs/>
                          <w:sz w:val="16"/>
                          <w:szCs w:val="16"/>
                        </w:rPr>
                        <w:t>Bold Tesk</w:t>
                      </w:r>
                      <w:r>
                        <w:rPr>
                          <w:sz w:val="16"/>
                          <w:szCs w:val="16"/>
                        </w:rPr>
                        <w:t>, Spacing 2</w:t>
                      </w:r>
                    </w:p>
                  </w:txbxContent>
                </v:textbox>
              </v:shape>
            </w:pict>
          </mc:Fallback>
        </mc:AlternateContent>
      </w:r>
      <w:r w:rsidR="003B07CE" w:rsidRPr="003B07CE">
        <w:rPr>
          <w:sz w:val="24"/>
          <w:szCs w:val="28"/>
        </w:rPr>
        <w:t>KATA PENGANTAR</w:t>
      </w:r>
      <w:bookmarkEnd w:id="10"/>
    </w:p>
    <w:p w14:paraId="0403A093" w14:textId="77777777" w:rsidR="004512B4" w:rsidRPr="004512B4" w:rsidRDefault="004512B4" w:rsidP="004512B4">
      <w:pPr>
        <w:pStyle w:val="NoSpacing"/>
      </w:pPr>
    </w:p>
    <w:p w14:paraId="654D274B" w14:textId="5E98C9F6" w:rsidR="00DD22F1" w:rsidRPr="00D075BC" w:rsidRDefault="00DD22F1" w:rsidP="00F42B26">
      <w:pPr>
        <w:ind w:firstLine="720"/>
        <w:rPr>
          <w:rFonts w:cs="Times New Roman"/>
          <w:szCs w:val="24"/>
          <w:lang w:val="id-ID"/>
        </w:rPr>
      </w:pPr>
      <w:r w:rsidRPr="00D075BC">
        <w:rPr>
          <w:rFonts w:cs="Times New Roman"/>
          <w:szCs w:val="24"/>
          <w:lang w:val="id-ID"/>
        </w:rPr>
        <w:t xml:space="preserve">Segala syukur dan puji hanya bagi Tuhan Yang Maha Esa, oleh karena anugerah-Nya yang melimpah, kemurahan dan kasih setia yang besar akhirnya penulis dapat menyelesaikan menyelesaikan skripsi yang berjudul </w:t>
      </w:r>
      <w:r w:rsidR="007C60C5" w:rsidRPr="00D075BC">
        <w:rPr>
          <w:rFonts w:cs="Times New Roman"/>
          <w:szCs w:val="24"/>
          <w:highlight w:val="yellow"/>
          <w:lang w:val="id-ID"/>
        </w:rPr>
        <w:t>“</w:t>
      </w:r>
      <w:proofErr w:type="spellStart"/>
      <w:r w:rsidR="007C60C5" w:rsidRPr="00D075BC">
        <w:rPr>
          <w:rFonts w:cs="Times New Roman"/>
          <w:szCs w:val="24"/>
          <w:highlight w:val="yellow"/>
        </w:rPr>
        <w:t>Hubungan</w:t>
      </w:r>
      <w:proofErr w:type="spellEnd"/>
      <w:r w:rsidR="007C60C5" w:rsidRPr="00D075BC">
        <w:rPr>
          <w:rFonts w:cs="Times New Roman"/>
          <w:szCs w:val="24"/>
          <w:highlight w:val="yellow"/>
        </w:rPr>
        <w:t xml:space="preserve"> Apgar </w:t>
      </w:r>
      <w:r w:rsidR="007C60C5" w:rsidRPr="00D075BC">
        <w:rPr>
          <w:rFonts w:cs="Times New Roman"/>
          <w:i/>
          <w:iCs/>
          <w:szCs w:val="24"/>
          <w:highlight w:val="yellow"/>
        </w:rPr>
        <w:t xml:space="preserve">Score </w:t>
      </w:r>
      <w:r w:rsidR="007C60C5" w:rsidRPr="00D075BC">
        <w:rPr>
          <w:rFonts w:cs="Times New Roman"/>
          <w:szCs w:val="24"/>
          <w:highlight w:val="yellow"/>
        </w:rPr>
        <w:t xml:space="preserve">Dan </w:t>
      </w:r>
      <w:proofErr w:type="spellStart"/>
      <w:r w:rsidR="007C60C5" w:rsidRPr="00D075BC">
        <w:rPr>
          <w:rFonts w:cs="Times New Roman"/>
          <w:szCs w:val="24"/>
          <w:highlight w:val="yellow"/>
        </w:rPr>
        <w:t>Jenis</w:t>
      </w:r>
      <w:proofErr w:type="spellEnd"/>
      <w:r w:rsidR="007C60C5" w:rsidRPr="00D075BC">
        <w:rPr>
          <w:rFonts w:cs="Times New Roman"/>
          <w:szCs w:val="24"/>
          <w:highlight w:val="yellow"/>
        </w:rPr>
        <w:t xml:space="preserve"> </w:t>
      </w:r>
      <w:proofErr w:type="spellStart"/>
      <w:r w:rsidR="007C60C5" w:rsidRPr="00D075BC">
        <w:rPr>
          <w:rFonts w:cs="Times New Roman"/>
          <w:szCs w:val="24"/>
          <w:highlight w:val="yellow"/>
        </w:rPr>
        <w:t>Kelamin</w:t>
      </w:r>
      <w:proofErr w:type="spellEnd"/>
      <w:r w:rsidR="007C60C5" w:rsidRPr="00D075BC">
        <w:rPr>
          <w:rFonts w:cs="Times New Roman"/>
          <w:szCs w:val="24"/>
          <w:highlight w:val="yellow"/>
        </w:rPr>
        <w:t xml:space="preserve"> </w:t>
      </w:r>
      <w:proofErr w:type="spellStart"/>
      <w:r w:rsidR="007C60C5" w:rsidRPr="00D075BC">
        <w:rPr>
          <w:rFonts w:cs="Times New Roman"/>
          <w:szCs w:val="24"/>
          <w:highlight w:val="yellow"/>
        </w:rPr>
        <w:t>Dengan</w:t>
      </w:r>
      <w:proofErr w:type="spellEnd"/>
      <w:r w:rsidR="007C60C5" w:rsidRPr="00D075BC">
        <w:rPr>
          <w:rFonts w:cs="Times New Roman"/>
          <w:szCs w:val="24"/>
          <w:highlight w:val="yellow"/>
        </w:rPr>
        <w:t xml:space="preserve"> </w:t>
      </w:r>
      <w:proofErr w:type="spellStart"/>
      <w:r w:rsidR="007C60C5" w:rsidRPr="00D075BC">
        <w:rPr>
          <w:rFonts w:cs="Times New Roman"/>
          <w:szCs w:val="24"/>
          <w:highlight w:val="yellow"/>
        </w:rPr>
        <w:t>Kejadian</w:t>
      </w:r>
      <w:proofErr w:type="spellEnd"/>
      <w:r w:rsidR="007C60C5" w:rsidRPr="00D075BC">
        <w:rPr>
          <w:rFonts w:cs="Times New Roman"/>
          <w:szCs w:val="24"/>
          <w:highlight w:val="yellow"/>
        </w:rPr>
        <w:t xml:space="preserve"> Sepsis Neonatorum</w:t>
      </w:r>
      <w:r w:rsidRPr="00D075BC">
        <w:rPr>
          <w:rFonts w:cs="Times New Roman"/>
          <w:szCs w:val="24"/>
          <w:highlight w:val="yellow"/>
          <w:lang w:val="id-ID"/>
        </w:rPr>
        <w:t>”.</w:t>
      </w:r>
    </w:p>
    <w:p w14:paraId="5BE95A49" w14:textId="0A2893B7" w:rsidR="00DD22F1" w:rsidRPr="00653B94" w:rsidRDefault="00DD22F1" w:rsidP="00BD4108">
      <w:pPr>
        <w:ind w:firstLine="720"/>
        <w:rPr>
          <w:rFonts w:cs="Times New Roman"/>
          <w:szCs w:val="24"/>
          <w:lang w:val="id-ID"/>
        </w:rPr>
      </w:pPr>
      <w:r w:rsidRPr="00D075BC">
        <w:rPr>
          <w:rFonts w:cs="Times New Roman"/>
          <w:szCs w:val="24"/>
          <w:lang w:val="id-ID"/>
        </w:rPr>
        <w:t xml:space="preserve">Penulisan skripsi ini dilakukan dalam rangka memenuhi salah satu syarat untuk mencapai gelar Sarjana </w:t>
      </w:r>
      <w:proofErr w:type="spellStart"/>
      <w:r w:rsidR="00996762" w:rsidRPr="00D075BC">
        <w:rPr>
          <w:rFonts w:cs="Times New Roman"/>
          <w:szCs w:val="24"/>
        </w:rPr>
        <w:t>Kebidanan</w:t>
      </w:r>
      <w:proofErr w:type="spellEnd"/>
      <w:r w:rsidR="00996762" w:rsidRPr="00D075BC">
        <w:rPr>
          <w:rFonts w:cs="Times New Roman"/>
          <w:szCs w:val="24"/>
        </w:rPr>
        <w:t xml:space="preserve"> </w:t>
      </w:r>
      <w:r w:rsidRPr="00D075BC">
        <w:rPr>
          <w:rFonts w:cs="Times New Roman"/>
          <w:szCs w:val="24"/>
          <w:lang w:val="id-ID"/>
        </w:rPr>
        <w:t>(S.</w:t>
      </w:r>
      <w:proofErr w:type="spellStart"/>
      <w:r w:rsidR="00996762" w:rsidRPr="00D075BC">
        <w:rPr>
          <w:rFonts w:cs="Times New Roman"/>
          <w:szCs w:val="24"/>
        </w:rPr>
        <w:t>Keb</w:t>
      </w:r>
      <w:proofErr w:type="spellEnd"/>
      <w:r w:rsidRPr="00D075BC">
        <w:rPr>
          <w:rFonts w:cs="Times New Roman"/>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4372634C"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Pr="00653B94">
        <w:rPr>
          <w:rFonts w:cs="Times New Roman"/>
          <w:szCs w:val="24"/>
          <w:lang w:val="id-ID"/>
        </w:rPr>
        <w:t>pt. H. Ali Rakhman Hakim, M.</w:t>
      </w:r>
      <w:r w:rsidR="00E53E43">
        <w:rPr>
          <w:rFonts w:cs="Times New Roman"/>
          <w:szCs w:val="24"/>
          <w:lang w:val="id-ID"/>
        </w:rPr>
        <w:t xml:space="preserve">Farm. </w:t>
      </w:r>
      <w:r w:rsidRPr="00653B94">
        <w:rPr>
          <w:rFonts w:cs="Times New Roman"/>
          <w:szCs w:val="24"/>
          <w:lang w:val="id-ID"/>
        </w:rPr>
        <w:t xml:space="preserve">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3B022397"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2C1DA28B" w14:textId="3DC49E85" w:rsidR="00DD22F1"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Teman-tem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eangkatan</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ida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pat</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isebut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per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elah</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sedia</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untu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disku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ling</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emberi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otiva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ma</w:t>
      </w:r>
      <w:proofErr w:type="spellEnd"/>
      <w:r w:rsidRPr="00771047">
        <w:rPr>
          <w:rFonts w:cs="Times New Roman"/>
          <w:szCs w:val="24"/>
          <w:highlight w:val="yellow"/>
          <w:lang w:eastAsia="x-none"/>
        </w:rPr>
        <w:t xml:space="preserve"> lain.</w:t>
      </w:r>
    </w:p>
    <w:p w14:paraId="07F177B4" w14:textId="77777777" w:rsidR="00DD22F1" w:rsidRPr="00C34CB1" w:rsidRDefault="00DD22F1" w:rsidP="00BD4108">
      <w:pPr>
        <w:ind w:firstLine="709"/>
      </w:pPr>
      <w:proofErr w:type="spellStart"/>
      <w:r w:rsidRPr="00C34CB1">
        <w:t>Peneliti</w:t>
      </w:r>
      <w:proofErr w:type="spellEnd"/>
      <w:r w:rsidRPr="00C34CB1">
        <w:t xml:space="preserve"> </w:t>
      </w:r>
      <w:proofErr w:type="spellStart"/>
      <w:r w:rsidRPr="00C34CB1">
        <w:t>menyadari</w:t>
      </w:r>
      <w:proofErr w:type="spellEnd"/>
      <w:r w:rsidRPr="00C34CB1">
        <w:t xml:space="preserve"> </w:t>
      </w:r>
      <w:proofErr w:type="spellStart"/>
      <w:r w:rsidRPr="00C34CB1">
        <w:t>bahwa</w:t>
      </w:r>
      <w:proofErr w:type="spellEnd"/>
      <w:r w:rsidRPr="00C34CB1">
        <w:t xml:space="preserve"> </w:t>
      </w:r>
      <w:proofErr w:type="spellStart"/>
      <w:r w:rsidRPr="00C34CB1">
        <w:t>dalam</w:t>
      </w:r>
      <w:proofErr w:type="spellEnd"/>
      <w:r w:rsidRPr="00C34CB1">
        <w:t xml:space="preserve"> pen</w:t>
      </w:r>
      <w:r w:rsidRPr="00C34CB1">
        <w:rPr>
          <w:lang w:val="id-ID"/>
        </w:rPr>
        <w:t>yusunan</w:t>
      </w:r>
      <w:r w:rsidRPr="00C34CB1">
        <w:t xml:space="preserve"> </w:t>
      </w:r>
      <w:proofErr w:type="spellStart"/>
      <w:r w:rsidRPr="00C34CB1">
        <w:t>skripsi</w:t>
      </w:r>
      <w:proofErr w:type="spellEnd"/>
      <w:r w:rsidRPr="00C34CB1">
        <w:t xml:space="preserve"> </w:t>
      </w:r>
      <w:proofErr w:type="spellStart"/>
      <w:r w:rsidRPr="00C34CB1">
        <w:t>ini</w:t>
      </w:r>
      <w:proofErr w:type="spellEnd"/>
      <w:r w:rsidRPr="00C34CB1">
        <w:t xml:space="preserve"> </w:t>
      </w:r>
      <w:proofErr w:type="spellStart"/>
      <w:r w:rsidRPr="00C34CB1">
        <w:t>memiliki</w:t>
      </w:r>
      <w:proofErr w:type="spellEnd"/>
      <w:r w:rsidRPr="00C34CB1">
        <w:t xml:space="preserve"> </w:t>
      </w:r>
      <w:proofErr w:type="spellStart"/>
      <w:r w:rsidRPr="00C34CB1">
        <w:t>banyak</w:t>
      </w:r>
      <w:proofErr w:type="spellEnd"/>
      <w:r w:rsidRPr="00C34CB1">
        <w:t xml:space="preserve"> </w:t>
      </w:r>
      <w:proofErr w:type="spellStart"/>
      <w:r w:rsidRPr="00C34CB1">
        <w:t>kekurangan</w:t>
      </w:r>
      <w:proofErr w:type="spellEnd"/>
      <w:r w:rsidRPr="00C34CB1">
        <w:t xml:space="preserve"> </w:t>
      </w:r>
      <w:proofErr w:type="spellStart"/>
      <w:r w:rsidRPr="00C34CB1">
        <w:t>sehingga</w:t>
      </w:r>
      <w:proofErr w:type="spellEnd"/>
      <w:r w:rsidRPr="00C34CB1">
        <w:t xml:space="preserve"> </w:t>
      </w:r>
      <w:proofErr w:type="spellStart"/>
      <w:r w:rsidRPr="00C34CB1">
        <w:t>dengan</w:t>
      </w:r>
      <w:proofErr w:type="spellEnd"/>
      <w:r w:rsidRPr="00C34CB1">
        <w:t xml:space="preserve"> </w:t>
      </w:r>
      <w:proofErr w:type="spellStart"/>
      <w:r w:rsidRPr="00C34CB1">
        <w:t>segala</w:t>
      </w:r>
      <w:proofErr w:type="spellEnd"/>
      <w:r w:rsidRPr="00C34CB1">
        <w:t xml:space="preserve"> </w:t>
      </w:r>
      <w:proofErr w:type="spellStart"/>
      <w:r w:rsidRPr="00C34CB1">
        <w:t>kerendahan</w:t>
      </w:r>
      <w:proofErr w:type="spellEnd"/>
      <w:r w:rsidRPr="00C34CB1">
        <w:t xml:space="preserve"> </w:t>
      </w:r>
      <w:proofErr w:type="spellStart"/>
      <w:r w:rsidRPr="00C34CB1">
        <w:t>hati</w:t>
      </w:r>
      <w:proofErr w:type="spellEnd"/>
      <w:r w:rsidRPr="00C34CB1">
        <w:t xml:space="preserve"> </w:t>
      </w:r>
      <w:proofErr w:type="spellStart"/>
      <w:r w:rsidRPr="00C34CB1">
        <w:t>peneliti</w:t>
      </w:r>
      <w:proofErr w:type="spellEnd"/>
      <w:r w:rsidRPr="00C34CB1">
        <w:t xml:space="preserve"> </w:t>
      </w:r>
      <w:proofErr w:type="spellStart"/>
      <w:r w:rsidRPr="00C34CB1">
        <w:t>mengharapkan</w:t>
      </w:r>
      <w:proofErr w:type="spellEnd"/>
      <w:r w:rsidRPr="00C34CB1">
        <w:t xml:space="preserve"> saran </w:t>
      </w:r>
      <w:proofErr w:type="spellStart"/>
      <w:r w:rsidRPr="00C34CB1">
        <w:t>dan</w:t>
      </w:r>
      <w:proofErr w:type="spellEnd"/>
      <w:r w:rsidRPr="00C34CB1">
        <w:t xml:space="preserve"> </w:t>
      </w:r>
      <w:proofErr w:type="spellStart"/>
      <w:r w:rsidRPr="00C34CB1">
        <w:t>kritik</w:t>
      </w:r>
      <w:proofErr w:type="spellEnd"/>
      <w:r w:rsidRPr="00C34CB1">
        <w:t xml:space="preserve"> yang </w:t>
      </w:r>
      <w:proofErr w:type="spellStart"/>
      <w:r w:rsidRPr="00C34CB1">
        <w:t>membangun</w:t>
      </w:r>
      <w:proofErr w:type="spellEnd"/>
      <w:r w:rsidRPr="00C34CB1">
        <w:t xml:space="preserve"> demi </w:t>
      </w:r>
      <w:proofErr w:type="spellStart"/>
      <w:r w:rsidRPr="00C34CB1">
        <w:t>kesempurnaan</w:t>
      </w:r>
      <w:proofErr w:type="spellEnd"/>
      <w:r w:rsidRPr="00C34CB1">
        <w:t xml:space="preserve"> </w:t>
      </w:r>
      <w:proofErr w:type="spellStart"/>
      <w:r w:rsidRPr="00C34CB1">
        <w:t>dimasa</w:t>
      </w:r>
      <w:proofErr w:type="spellEnd"/>
      <w:r w:rsidRPr="00C34CB1">
        <w:t xml:space="preserve"> yang </w:t>
      </w:r>
      <w:proofErr w:type="spellStart"/>
      <w:r w:rsidRPr="00C34CB1">
        <w:t>akan</w:t>
      </w:r>
      <w:proofErr w:type="spellEnd"/>
      <w:r w:rsidRPr="00C34CB1">
        <w:t xml:space="preserve"> </w:t>
      </w:r>
      <w:proofErr w:type="spellStart"/>
      <w:r w:rsidRPr="00C34CB1">
        <w:t>datang</w:t>
      </w:r>
      <w:proofErr w:type="spellEnd"/>
      <w:r w:rsidRPr="00C34CB1">
        <w:t xml:space="preserve">. </w:t>
      </w:r>
    </w:p>
    <w:p w14:paraId="09388FA2" w14:textId="08BDEFD0" w:rsidR="008E558F" w:rsidRPr="00C40D02" w:rsidRDefault="00C34CB1" w:rsidP="00BD4108">
      <w:pPr>
        <w:ind w:firstLine="709"/>
        <w:sectPr w:rsidR="008E558F" w:rsidRPr="00C40D02"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r w:rsidRPr="004B575D">
        <w:rPr>
          <w:noProof/>
        </w:rPr>
        <mc:AlternateContent>
          <mc:Choice Requires="wps">
            <w:drawing>
              <wp:anchor distT="45720" distB="45720" distL="114300" distR="114300" simplePos="0" relativeHeight="251831296" behindDoc="0" locked="0" layoutInCell="1" allowOverlap="1" wp14:anchorId="38F94E6C" wp14:editId="413BE3D4">
                <wp:simplePos x="0" y="0"/>
                <wp:positionH relativeFrom="column">
                  <wp:posOffset>2971800</wp:posOffset>
                </wp:positionH>
                <wp:positionV relativeFrom="paragraph">
                  <wp:posOffset>975360</wp:posOffset>
                </wp:positionV>
                <wp:extent cx="22860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404620"/>
                        </a:xfrm>
                        <a:prstGeom prst="rect">
                          <a:avLst/>
                        </a:prstGeom>
                        <a:noFill/>
                        <a:ln w="9525">
                          <a:noFill/>
                          <a:miter lim="800000"/>
                          <a:headEnd/>
                          <a:tailEnd/>
                        </a:ln>
                      </wps:spPr>
                      <wps:txbx>
                        <w:txbxContent>
                          <w:p w14:paraId="6EB6D262" w14:textId="77777777" w:rsidR="00C34CB1" w:rsidRDefault="00C34CB1" w:rsidP="00C34CB1">
                            <w:pPr>
                              <w:spacing w:line="240" w:lineRule="auto"/>
                              <w:jc w:val="center"/>
                            </w:pPr>
                            <w:r>
                              <w:t xml:space="preserve">Banjarmasin, </w:t>
                            </w:r>
                            <w:r w:rsidRPr="00AF6609">
                              <w:rPr>
                                <w:highlight w:val="yellow"/>
                              </w:rPr>
                              <w:t xml:space="preserve">30 </w:t>
                            </w:r>
                            <w:proofErr w:type="spellStart"/>
                            <w:r w:rsidRPr="00AF6609">
                              <w:rPr>
                                <w:highlight w:val="yellow"/>
                              </w:rPr>
                              <w:t>Agustus</w:t>
                            </w:r>
                            <w:proofErr w:type="spellEnd"/>
                            <w:r w:rsidRPr="00AF6609">
                              <w:rPr>
                                <w:highlight w:val="yellow"/>
                              </w:rPr>
                              <w:t xml:space="preserve"> 2021</w:t>
                            </w:r>
                          </w:p>
                          <w:p w14:paraId="76B1EE30" w14:textId="77777777" w:rsidR="00C34CB1" w:rsidRDefault="00C34CB1" w:rsidP="00C34CB1">
                            <w:pPr>
                              <w:spacing w:line="240" w:lineRule="auto"/>
                              <w:jc w:val="center"/>
                            </w:pPr>
                          </w:p>
                          <w:p w14:paraId="230B998E" w14:textId="77777777" w:rsidR="00C34CB1" w:rsidRDefault="00C34CB1" w:rsidP="00C34CB1">
                            <w:pPr>
                              <w:spacing w:line="240" w:lineRule="auto"/>
                              <w:jc w:val="center"/>
                            </w:pPr>
                          </w:p>
                          <w:p w14:paraId="0F0EA8A4" w14:textId="77777777" w:rsidR="00C34CB1" w:rsidRDefault="00C34CB1" w:rsidP="00C34CB1">
                            <w:pPr>
                              <w:spacing w:line="240" w:lineRule="auto"/>
                              <w:jc w:val="center"/>
                            </w:pPr>
                            <w:proofErr w:type="spellStart"/>
                            <w:r>
                              <w:t>Penul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F94E6C" id="_x0000_t202" coordsize="21600,21600" o:spt="202" path="m,l,21600r21600,l21600,xe">
                <v:stroke joinstyle="miter"/>
                <v:path gradientshapeok="t" o:connecttype="rect"/>
              </v:shapetype>
              <v:shape id="Text Box 2" o:spid="_x0000_s1036" type="#_x0000_t202" style="position:absolute;left:0;text-align:left;margin-left:234pt;margin-top:76.8pt;width:180pt;height:110.6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" filled="f" stroked="f">
                <v:textbox style="mso-fit-shape-to-text:t">
                  <w:txbxContent>
                    <w:p w14:paraId="6EB6D262" w14:textId="77777777" w:rsidR="00C34CB1" w:rsidRDefault="00C34CB1" w:rsidP="00C34CB1">
                      <w:pPr>
                        <w:spacing w:line="240" w:lineRule="auto"/>
                        <w:jc w:val="center"/>
                      </w:pPr>
                      <w:r>
                        <w:t xml:space="preserve">Banjarmasin, </w:t>
                      </w:r>
                      <w:r w:rsidRPr="00AF6609">
                        <w:rPr>
                          <w:highlight w:val="yellow"/>
                        </w:rPr>
                        <w:t xml:space="preserve">30 </w:t>
                      </w:r>
                      <w:proofErr w:type="spellStart"/>
                      <w:r w:rsidRPr="00AF6609">
                        <w:rPr>
                          <w:highlight w:val="yellow"/>
                        </w:rPr>
                        <w:t>Agustus</w:t>
                      </w:r>
                      <w:proofErr w:type="spellEnd"/>
                      <w:r w:rsidRPr="00AF6609">
                        <w:rPr>
                          <w:highlight w:val="yellow"/>
                        </w:rPr>
                        <w:t xml:space="preserve"> 2021</w:t>
                      </w:r>
                    </w:p>
                    <w:p w14:paraId="76B1EE30" w14:textId="77777777" w:rsidR="00C34CB1" w:rsidRDefault="00C34CB1" w:rsidP="00C34CB1">
                      <w:pPr>
                        <w:spacing w:line="240" w:lineRule="auto"/>
                        <w:jc w:val="center"/>
                      </w:pPr>
                    </w:p>
                    <w:p w14:paraId="230B998E" w14:textId="77777777" w:rsidR="00C34CB1" w:rsidRDefault="00C34CB1" w:rsidP="00C34CB1">
                      <w:pPr>
                        <w:spacing w:line="240" w:lineRule="auto"/>
                        <w:jc w:val="center"/>
                      </w:pPr>
                    </w:p>
                    <w:p w14:paraId="0F0EA8A4" w14:textId="77777777" w:rsidR="00C34CB1" w:rsidRDefault="00C34CB1" w:rsidP="00C34CB1">
                      <w:pPr>
                        <w:spacing w:line="240" w:lineRule="auto"/>
                        <w:jc w:val="center"/>
                      </w:pPr>
                      <w:proofErr w:type="spellStart"/>
                      <w:r>
                        <w:t>Penulis</w:t>
                      </w:r>
                      <w:proofErr w:type="spellEnd"/>
                    </w:p>
                  </w:txbxContent>
                </v:textbox>
              </v:shape>
            </w:pict>
          </mc:Fallback>
        </mc:AlternateContent>
      </w:r>
      <w:proofErr w:type="spellStart"/>
      <w:r w:rsidR="00DD22F1" w:rsidRPr="00C34CB1">
        <w:t>Saya</w:t>
      </w:r>
      <w:proofErr w:type="spellEnd"/>
      <w:r w:rsidR="00DD22F1" w:rsidRPr="00C34CB1">
        <w:t xml:space="preserve"> </w:t>
      </w:r>
      <w:proofErr w:type="spellStart"/>
      <w:r w:rsidR="00DD22F1" w:rsidRPr="00C34CB1">
        <w:t>berharap</w:t>
      </w:r>
      <w:proofErr w:type="spellEnd"/>
      <w:r w:rsidR="00DD22F1" w:rsidRPr="00C34CB1">
        <w:t xml:space="preserve"> </w:t>
      </w:r>
      <w:proofErr w:type="spellStart"/>
      <w:r w:rsidR="00DD22F1" w:rsidRPr="00C34CB1">
        <w:t>semoga</w:t>
      </w:r>
      <w:proofErr w:type="spellEnd"/>
      <w:r w:rsidR="00DD22F1" w:rsidRPr="00C34CB1">
        <w:t xml:space="preserve"> </w:t>
      </w:r>
      <w:proofErr w:type="spellStart"/>
      <w:r w:rsidR="00DD22F1" w:rsidRPr="00C34CB1">
        <w:t>Tuhan</w:t>
      </w:r>
      <w:proofErr w:type="spellEnd"/>
      <w:r w:rsidR="00DD22F1" w:rsidRPr="00C34CB1">
        <w:t xml:space="preserve"> Yang </w:t>
      </w:r>
      <w:proofErr w:type="spellStart"/>
      <w:r w:rsidR="00DD22F1" w:rsidRPr="00C34CB1">
        <w:t>Maha</w:t>
      </w:r>
      <w:proofErr w:type="spellEnd"/>
      <w:r w:rsidR="00DD22F1" w:rsidRPr="00C34CB1">
        <w:t xml:space="preserve"> </w:t>
      </w:r>
      <w:proofErr w:type="spellStart"/>
      <w:r w:rsidR="00DD22F1" w:rsidRPr="00C34CB1">
        <w:t>Esa</w:t>
      </w:r>
      <w:proofErr w:type="spellEnd"/>
      <w:r w:rsidR="00DD22F1" w:rsidRPr="00C34CB1">
        <w:t xml:space="preserve"> </w:t>
      </w:r>
      <w:proofErr w:type="spellStart"/>
      <w:r w:rsidR="00DD22F1" w:rsidRPr="00C34CB1">
        <w:t>berkenan</w:t>
      </w:r>
      <w:proofErr w:type="spellEnd"/>
      <w:r w:rsidR="00DD22F1" w:rsidRPr="00C34CB1">
        <w:t xml:space="preserve"> </w:t>
      </w:r>
      <w:proofErr w:type="spellStart"/>
      <w:r w:rsidR="00DD22F1" w:rsidRPr="00C34CB1">
        <w:t>membalas</w:t>
      </w:r>
      <w:proofErr w:type="spellEnd"/>
      <w:r w:rsidR="00DD22F1" w:rsidRPr="00C34CB1">
        <w:t xml:space="preserve"> </w:t>
      </w:r>
      <w:proofErr w:type="spellStart"/>
      <w:r w:rsidR="00DD22F1" w:rsidRPr="00C34CB1">
        <w:t>segala</w:t>
      </w:r>
      <w:proofErr w:type="spellEnd"/>
      <w:r>
        <w:t xml:space="preserve"> </w:t>
      </w:r>
      <w:proofErr w:type="spellStart"/>
      <w:r w:rsidR="00DD22F1" w:rsidRPr="00C34CB1">
        <w:t>kebaikan</w:t>
      </w:r>
      <w:proofErr w:type="spellEnd"/>
      <w:r>
        <w:t xml:space="preserve"> </w:t>
      </w:r>
      <w:proofErr w:type="spellStart"/>
      <w:r w:rsidR="00DD22F1" w:rsidRPr="00C34CB1">
        <w:t>semua</w:t>
      </w:r>
      <w:proofErr w:type="spellEnd"/>
      <w:r w:rsidR="00DD22F1" w:rsidRPr="00C34CB1">
        <w:t xml:space="preserve"> </w:t>
      </w:r>
      <w:proofErr w:type="spellStart"/>
      <w:r w:rsidR="00DD22F1" w:rsidRPr="00C34CB1">
        <w:t>pihak</w:t>
      </w:r>
      <w:proofErr w:type="spellEnd"/>
      <w:r w:rsidR="00DD22F1" w:rsidRPr="00C34CB1">
        <w:t xml:space="preserve"> yang </w:t>
      </w:r>
      <w:proofErr w:type="spellStart"/>
      <w:r w:rsidR="00DD22F1" w:rsidRPr="00C34CB1">
        <w:t>telah</w:t>
      </w:r>
      <w:proofErr w:type="spellEnd"/>
      <w:r w:rsidR="00DD22F1" w:rsidRPr="00C34CB1">
        <w:t xml:space="preserve"> </w:t>
      </w:r>
      <w:proofErr w:type="spellStart"/>
      <w:r w:rsidR="00DD22F1" w:rsidRPr="00C34CB1">
        <w:t>memba</w:t>
      </w:r>
      <w:r>
        <w:t>ntu</w:t>
      </w:r>
      <w:proofErr w:type="spellEnd"/>
      <w:r>
        <w:t xml:space="preserve">.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embawa</w:t>
      </w:r>
      <w:proofErr w:type="spellEnd"/>
      <w:r>
        <w:t xml:space="preserve"> </w:t>
      </w:r>
      <w:proofErr w:type="spellStart"/>
      <w:r w:rsidR="00DD22F1" w:rsidRPr="00C34CB1">
        <w:t>manfaat</w:t>
      </w:r>
      <w:proofErr w:type="spellEnd"/>
      <w:r w:rsidR="00DD22F1" w:rsidRPr="00C34CB1">
        <w:t xml:space="preserve"> </w:t>
      </w:r>
      <w:proofErr w:type="spellStart"/>
      <w:r w:rsidR="00DD22F1" w:rsidRPr="00C34CB1">
        <w:t>bagi</w:t>
      </w:r>
      <w:proofErr w:type="spellEnd"/>
      <w:r w:rsidR="00DD22F1" w:rsidRPr="00C34CB1">
        <w:t xml:space="preserve"> </w:t>
      </w:r>
      <w:proofErr w:type="spellStart"/>
      <w:r w:rsidR="00DD22F1" w:rsidRPr="00C34CB1">
        <w:t>pengembangan</w:t>
      </w:r>
      <w:proofErr w:type="spellEnd"/>
      <w:r w:rsidR="00DD22F1" w:rsidRPr="00C34CB1">
        <w:t xml:space="preserve"> </w:t>
      </w:r>
      <w:proofErr w:type="spellStart"/>
      <w:r>
        <w:t>I</w:t>
      </w:r>
      <w:r w:rsidR="00DD22F1" w:rsidRPr="00C34CB1">
        <w:t>lmu</w:t>
      </w:r>
      <w:proofErr w:type="spellEnd"/>
      <w:r>
        <w:t xml:space="preserve"> </w:t>
      </w:r>
      <w:proofErr w:type="spellStart"/>
      <w:r>
        <w:t>Kebidanan</w:t>
      </w:r>
      <w:proofErr w:type="spellEnd"/>
      <w:r w:rsidR="00DD22F1" w:rsidRPr="00C34CB1">
        <w:t>.</w:t>
      </w:r>
      <w:r w:rsidRPr="00C34CB1">
        <w:rPr>
          <w:noProof/>
        </w:rPr>
        <w:t xml:space="preserve"> </w:t>
      </w:r>
      <w:bookmarkStart w:id="11" w:name="_GoBack"/>
      <w:bookmarkEnd w:id="11"/>
    </w:p>
    <w:p w14:paraId="5232E9EA" w14:textId="6AAEEB2C" w:rsidR="00056B0F" w:rsidRDefault="00A076FE" w:rsidP="006C2CA4">
      <w:pPr>
        <w:pStyle w:val="Heading1"/>
        <w:numPr>
          <w:ilvl w:val="0"/>
          <w:numId w:val="0"/>
        </w:numPr>
        <w:spacing w:after="0" w:line="480" w:lineRule="auto"/>
      </w:pPr>
      <w:bookmarkStart w:id="12" w:name="_Toc88655936"/>
      <w:bookmarkEnd w:id="0"/>
      <w:bookmarkEnd w:id="1"/>
      <w:bookmarkEnd w:id="2"/>
      <w:bookmarkEnd w:id="3"/>
      <w:bookmarkEnd w:id="4"/>
      <w:r>
        <w:rPr>
          <w:rFonts w:cs="Times New Roman"/>
          <w:noProof/>
          <w:color w:val="auto"/>
          <w:sz w:val="24"/>
          <w:szCs w:val="24"/>
        </w:rPr>
        <w:lastRenderedPageBreak/>
        <mc:AlternateContent>
          <mc:Choice Requires="wps">
            <w:drawing>
              <wp:anchor distT="0" distB="0" distL="114300" distR="114300" simplePos="0" relativeHeight="251786240" behindDoc="0" locked="0" layoutInCell="1" allowOverlap="1" wp14:anchorId="4A6A28C5" wp14:editId="17D0BB37">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C34CB1" w:rsidRDefault="00C34CB1" w:rsidP="00A076FE">
                            <w:pPr>
                              <w:spacing w:line="240" w:lineRule="auto"/>
                              <w:jc w:val="center"/>
                              <w:rPr>
                                <w:sz w:val="16"/>
                                <w:szCs w:val="16"/>
                              </w:rPr>
                            </w:pPr>
                            <w:r>
                              <w:rPr>
                                <w:sz w:val="16"/>
                                <w:szCs w:val="16"/>
                              </w:rPr>
                              <w:t>Daftar Isi Menggunakan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37" type="#_x0000_t47" style="position:absolute;left:0;text-align:left;margin-left:284pt;margin-top:-8.15pt;width:132.65pt;height:3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qd6A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" adj="-15836,46429,-148,9755" filled="f" strokecolor="red" strokeweight=".25pt">
                <v:textbox>
                  <w:txbxContent>
                    <w:p w14:paraId="65AAEEF9" w14:textId="36B01728" w:rsidR="00C34CB1" w:rsidRDefault="00C34CB1" w:rsidP="00A076FE">
                      <w:pPr>
                        <w:spacing w:line="240" w:lineRule="auto"/>
                        <w:jc w:val="center"/>
                        <w:rPr>
                          <w:sz w:val="16"/>
                          <w:szCs w:val="16"/>
                        </w:rPr>
                      </w:pPr>
                      <w:r>
                        <w:rPr>
                          <w:sz w:val="16"/>
                          <w:szCs w:val="16"/>
                        </w:rPr>
                        <w:t>Daftar Isi Menggunakan Table of Contents, Font TNR, Size 12, Spacing 2</w:t>
                      </w:r>
                    </w:p>
                  </w:txbxContent>
                </v:textbox>
                <o:callout v:ext="edit" minusy="t"/>
              </v:shape>
            </w:pict>
          </mc:Fallback>
        </mc:AlternateContent>
      </w:r>
      <w:r w:rsidR="00865059">
        <w:t>DAFTAR ISI</w:t>
      </w:r>
      <w:bookmarkEnd w:id="12"/>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43B3A5D3" w14:textId="4A0D25D2" w:rsidR="00016631" w:rsidRPr="00016631" w:rsidRDefault="00F40263" w:rsidP="00016631">
          <w:pPr>
            <w:pStyle w:val="TOC1"/>
            <w:rPr>
              <w:rFonts w:asciiTheme="minorHAnsi" w:eastAsiaTheme="minorEastAsia" w:hAnsiTheme="minorHAnsi"/>
              <w:b w:val="0"/>
              <w:noProof/>
              <w:color w:val="auto"/>
              <w:sz w:val="24"/>
              <w:szCs w:val="24"/>
              <w:lang w:val="en-ID" w:eastAsia="en-ID"/>
            </w:rPr>
          </w:pPr>
          <w:r w:rsidRPr="00FD36C3">
            <w:rPr>
              <w:sz w:val="24"/>
              <w:szCs w:val="24"/>
            </w:rPr>
            <w:fldChar w:fldCharType="begin"/>
          </w:r>
          <w:r w:rsidRPr="00FD36C3">
            <w:rPr>
              <w:sz w:val="24"/>
              <w:szCs w:val="24"/>
            </w:rPr>
            <w:instrText xml:space="preserve"> TOC \o "1-3" \h \z \u </w:instrText>
          </w:r>
          <w:r w:rsidRPr="00FD36C3">
            <w:rPr>
              <w:sz w:val="24"/>
              <w:szCs w:val="24"/>
            </w:rPr>
            <w:fldChar w:fldCharType="separate"/>
          </w:r>
          <w:hyperlink w:anchor="_Toc88655932" w:history="1">
            <w:r w:rsidR="00016631" w:rsidRPr="00016631">
              <w:rPr>
                <w:rStyle w:val="Hyperlink"/>
                <w:noProof/>
                <w:sz w:val="24"/>
                <w:szCs w:val="24"/>
              </w:rPr>
              <w:t>HALAMAN SAMPUL</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2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i</w:t>
            </w:r>
            <w:r w:rsidR="00016631" w:rsidRPr="00016631">
              <w:rPr>
                <w:noProof/>
                <w:webHidden/>
                <w:sz w:val="24"/>
                <w:szCs w:val="24"/>
              </w:rPr>
              <w:fldChar w:fldCharType="end"/>
            </w:r>
          </w:hyperlink>
        </w:p>
        <w:p w14:paraId="5DED7720" w14:textId="3A89C67E"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33" w:history="1">
            <w:r w:rsidR="00016631" w:rsidRPr="00016631">
              <w:rPr>
                <w:rStyle w:val="Hyperlink"/>
                <w:noProof/>
                <w:sz w:val="24"/>
                <w:szCs w:val="24"/>
              </w:rPr>
              <w:t xml:space="preserve">HALAMAN </w:t>
            </w:r>
            <w:r w:rsidR="00016631" w:rsidRPr="00016631">
              <w:rPr>
                <w:rStyle w:val="Hyperlink"/>
                <w:noProof/>
                <w:sz w:val="24"/>
                <w:szCs w:val="24"/>
                <w:lang w:val="id-ID"/>
              </w:rPr>
              <w:t>PERSETUJUAN</w:t>
            </w:r>
            <w:r w:rsidR="00016631" w:rsidRPr="00016631">
              <w:rPr>
                <w:rStyle w:val="Hyperlink"/>
                <w:noProof/>
                <w:sz w:val="24"/>
                <w:szCs w:val="24"/>
              </w:rPr>
              <w:t xml:space="preserve"> KOMISI PEMBIMBING</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3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ii</w:t>
            </w:r>
            <w:r w:rsidR="00016631" w:rsidRPr="00016631">
              <w:rPr>
                <w:noProof/>
                <w:webHidden/>
                <w:sz w:val="24"/>
                <w:szCs w:val="24"/>
              </w:rPr>
              <w:fldChar w:fldCharType="end"/>
            </w:r>
          </w:hyperlink>
        </w:p>
        <w:p w14:paraId="7A0000E8" w14:textId="3833C5C3"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34" w:history="1">
            <w:r w:rsidR="00016631" w:rsidRPr="00016631">
              <w:rPr>
                <w:rStyle w:val="Hyperlink"/>
                <w:noProof/>
                <w:sz w:val="24"/>
                <w:szCs w:val="24"/>
              </w:rPr>
              <w:t>HALAMAN PENGESAHAN DEWAN PENGUJI</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4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iii</w:t>
            </w:r>
            <w:r w:rsidR="00016631" w:rsidRPr="00016631">
              <w:rPr>
                <w:noProof/>
                <w:webHidden/>
                <w:sz w:val="24"/>
                <w:szCs w:val="24"/>
              </w:rPr>
              <w:fldChar w:fldCharType="end"/>
            </w:r>
          </w:hyperlink>
        </w:p>
        <w:p w14:paraId="6D2FAEE7" w14:textId="7EF2B3F0"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35" w:history="1">
            <w:r w:rsidR="00016631" w:rsidRPr="00016631">
              <w:rPr>
                <w:rStyle w:val="Hyperlink"/>
                <w:noProof/>
                <w:sz w:val="24"/>
                <w:szCs w:val="24"/>
              </w:rPr>
              <w:t>KATA PENGANTAR</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5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iv</w:t>
            </w:r>
            <w:r w:rsidR="00016631" w:rsidRPr="00016631">
              <w:rPr>
                <w:noProof/>
                <w:webHidden/>
                <w:sz w:val="24"/>
                <w:szCs w:val="24"/>
              </w:rPr>
              <w:fldChar w:fldCharType="end"/>
            </w:r>
          </w:hyperlink>
        </w:p>
        <w:p w14:paraId="5955C00A" w14:textId="7A39F4B9"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36" w:history="1">
            <w:r w:rsidR="00016631" w:rsidRPr="00016631">
              <w:rPr>
                <w:rStyle w:val="Hyperlink"/>
                <w:noProof/>
                <w:sz w:val="24"/>
                <w:szCs w:val="24"/>
              </w:rPr>
              <w:t>DAFTAR ISI</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6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ix</w:t>
            </w:r>
            <w:r w:rsidR="00016631" w:rsidRPr="00016631">
              <w:rPr>
                <w:noProof/>
                <w:webHidden/>
                <w:sz w:val="24"/>
                <w:szCs w:val="24"/>
              </w:rPr>
              <w:fldChar w:fldCharType="end"/>
            </w:r>
          </w:hyperlink>
        </w:p>
        <w:p w14:paraId="49B51DAB" w14:textId="5A18C229"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37" w:history="1">
            <w:r w:rsidR="00016631" w:rsidRPr="00016631">
              <w:rPr>
                <w:rStyle w:val="Hyperlink"/>
                <w:noProof/>
                <w:sz w:val="24"/>
                <w:szCs w:val="24"/>
              </w:rPr>
              <w:t>DAFTAR GAMBAR</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7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xi</w:t>
            </w:r>
            <w:r w:rsidR="00016631" w:rsidRPr="00016631">
              <w:rPr>
                <w:noProof/>
                <w:webHidden/>
                <w:sz w:val="24"/>
                <w:szCs w:val="24"/>
              </w:rPr>
              <w:fldChar w:fldCharType="end"/>
            </w:r>
          </w:hyperlink>
        </w:p>
        <w:p w14:paraId="44400163" w14:textId="4ABDD15C"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38" w:history="1">
            <w:r w:rsidR="00016631" w:rsidRPr="00016631">
              <w:rPr>
                <w:rStyle w:val="Hyperlink"/>
                <w:noProof/>
                <w:sz w:val="24"/>
                <w:szCs w:val="24"/>
              </w:rPr>
              <w:t>DAFTAR TABEL</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8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xii</w:t>
            </w:r>
            <w:r w:rsidR="00016631" w:rsidRPr="00016631">
              <w:rPr>
                <w:noProof/>
                <w:webHidden/>
                <w:sz w:val="24"/>
                <w:szCs w:val="24"/>
              </w:rPr>
              <w:fldChar w:fldCharType="end"/>
            </w:r>
          </w:hyperlink>
        </w:p>
        <w:p w14:paraId="66820BC1" w14:textId="3B878B8B"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39" w:history="1">
            <w:r w:rsidR="00016631" w:rsidRPr="00016631">
              <w:rPr>
                <w:rStyle w:val="Hyperlink"/>
                <w:noProof/>
                <w:sz w:val="24"/>
                <w:szCs w:val="24"/>
              </w:rPr>
              <w:t>DAFTAR LAMPIRAN</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9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xiii</w:t>
            </w:r>
            <w:r w:rsidR="00016631" w:rsidRPr="00016631">
              <w:rPr>
                <w:noProof/>
                <w:webHidden/>
                <w:sz w:val="24"/>
                <w:szCs w:val="24"/>
              </w:rPr>
              <w:fldChar w:fldCharType="end"/>
            </w:r>
          </w:hyperlink>
        </w:p>
        <w:p w14:paraId="2609CE52" w14:textId="2FC25222"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40" w:history="1">
            <w:r w:rsidR="00016631" w:rsidRPr="00016631">
              <w:rPr>
                <w:rStyle w:val="Hyperlink"/>
                <w:noProof/>
                <w:sz w:val="24"/>
                <w:szCs w:val="24"/>
              </w:rPr>
              <w:t>BAB I  PENDAHULUAN</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40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1</w:t>
            </w:r>
            <w:r w:rsidR="00016631" w:rsidRPr="00016631">
              <w:rPr>
                <w:noProof/>
                <w:webHidden/>
                <w:sz w:val="24"/>
                <w:szCs w:val="24"/>
              </w:rPr>
              <w:fldChar w:fldCharType="end"/>
            </w:r>
          </w:hyperlink>
        </w:p>
        <w:p w14:paraId="613CE625" w14:textId="268DFF34"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1" w:history="1">
            <w:r w:rsidR="00016631" w:rsidRPr="00016631">
              <w:rPr>
                <w:rStyle w:val="Hyperlink"/>
                <w:noProof/>
                <w:szCs w:val="24"/>
              </w:rPr>
              <w:t>1.1</w:t>
            </w:r>
            <w:r w:rsidR="00016631" w:rsidRPr="00016631">
              <w:rPr>
                <w:rStyle w:val="Hyperlink"/>
                <w:rFonts w:cs="Times New Roman"/>
                <w:noProof/>
                <w:szCs w:val="24"/>
                <w:lang w:val="en-ID" w:eastAsia="en-ID"/>
              </w:rPr>
              <w:t xml:space="preserve"> </w:t>
            </w:r>
            <w:r w:rsidR="00016631" w:rsidRPr="00016631">
              <w:rPr>
                <w:rStyle w:val="Hyperlink"/>
                <w:noProof/>
                <w:szCs w:val="24"/>
              </w:rPr>
              <w:t>Latar Belakang Masalah</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1 \h </w:instrText>
            </w:r>
            <w:r w:rsidR="00016631" w:rsidRPr="00016631">
              <w:rPr>
                <w:noProof/>
                <w:webHidden/>
                <w:szCs w:val="24"/>
              </w:rPr>
            </w:r>
            <w:r w:rsidR="00016631" w:rsidRPr="00016631">
              <w:rPr>
                <w:noProof/>
                <w:webHidden/>
                <w:szCs w:val="24"/>
              </w:rPr>
              <w:fldChar w:fldCharType="separate"/>
            </w:r>
            <w:r w:rsidR="00706F16">
              <w:rPr>
                <w:noProof/>
                <w:webHidden/>
                <w:szCs w:val="24"/>
              </w:rPr>
              <w:t>1</w:t>
            </w:r>
            <w:r w:rsidR="00016631" w:rsidRPr="00016631">
              <w:rPr>
                <w:noProof/>
                <w:webHidden/>
                <w:szCs w:val="24"/>
              </w:rPr>
              <w:fldChar w:fldCharType="end"/>
            </w:r>
          </w:hyperlink>
        </w:p>
        <w:p w14:paraId="785608C8" w14:textId="2022DC92" w:rsidR="00016631" w:rsidRPr="00016631" w:rsidRDefault="00C34CB1" w:rsidP="00016631">
          <w:pPr>
            <w:pStyle w:val="TOC3"/>
            <w:spacing w:line="480" w:lineRule="auto"/>
            <w:rPr>
              <w:rFonts w:asciiTheme="minorHAnsi" w:eastAsiaTheme="minorEastAsia" w:hAnsiTheme="minorHAnsi"/>
              <w:noProof/>
              <w:color w:val="auto"/>
              <w:szCs w:val="24"/>
              <w:lang w:val="en-ID" w:eastAsia="en-ID"/>
            </w:rPr>
          </w:pPr>
          <w:hyperlink w:anchor="_Toc88655942" w:history="1">
            <w:r w:rsidR="00016631" w:rsidRPr="00016631">
              <w:rPr>
                <w:rStyle w:val="Hyperlink"/>
                <w:noProof/>
                <w:szCs w:val="24"/>
                <w14:scene3d>
                  <w14:camera w14:prst="orthographicFront"/>
                  <w14:lightRig w14:rig="threePt" w14:dir="t">
                    <w14:rot w14:lat="0" w14:lon="0" w14:rev="0"/>
                  </w14:lightRig>
                </w14:scene3d>
              </w:rPr>
              <w:t>1.1.1</w:t>
            </w:r>
            <w:r w:rsidR="00016631" w:rsidRPr="00016631">
              <w:rPr>
                <w:rStyle w:val="Hyperlink"/>
                <w:noProof/>
                <w:szCs w:val="24"/>
              </w:rPr>
              <w:t xml:space="preserve"> Sub-sub BAB</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2 \h </w:instrText>
            </w:r>
            <w:r w:rsidR="00016631" w:rsidRPr="00016631">
              <w:rPr>
                <w:noProof/>
                <w:webHidden/>
                <w:szCs w:val="24"/>
              </w:rPr>
            </w:r>
            <w:r w:rsidR="00016631" w:rsidRPr="00016631">
              <w:rPr>
                <w:noProof/>
                <w:webHidden/>
                <w:szCs w:val="24"/>
              </w:rPr>
              <w:fldChar w:fldCharType="separate"/>
            </w:r>
            <w:r w:rsidR="00706F16">
              <w:rPr>
                <w:noProof/>
                <w:webHidden/>
                <w:szCs w:val="24"/>
              </w:rPr>
              <w:t>2</w:t>
            </w:r>
            <w:r w:rsidR="00016631" w:rsidRPr="00016631">
              <w:rPr>
                <w:noProof/>
                <w:webHidden/>
                <w:szCs w:val="24"/>
              </w:rPr>
              <w:fldChar w:fldCharType="end"/>
            </w:r>
          </w:hyperlink>
        </w:p>
        <w:p w14:paraId="179BDDB7" w14:textId="50BD02D9"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3" w:history="1">
            <w:r w:rsidR="00016631" w:rsidRPr="00016631">
              <w:rPr>
                <w:rStyle w:val="Hyperlink"/>
                <w:noProof/>
                <w:szCs w:val="24"/>
              </w:rPr>
              <w:t>1.2 Rumusan Masalah</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3 \h </w:instrText>
            </w:r>
            <w:r w:rsidR="00016631" w:rsidRPr="00016631">
              <w:rPr>
                <w:noProof/>
                <w:webHidden/>
                <w:szCs w:val="24"/>
              </w:rPr>
            </w:r>
            <w:r w:rsidR="00016631" w:rsidRPr="00016631">
              <w:rPr>
                <w:noProof/>
                <w:webHidden/>
                <w:szCs w:val="24"/>
              </w:rPr>
              <w:fldChar w:fldCharType="separate"/>
            </w:r>
            <w:r w:rsidR="00706F16">
              <w:rPr>
                <w:noProof/>
                <w:webHidden/>
                <w:szCs w:val="24"/>
              </w:rPr>
              <w:t>3</w:t>
            </w:r>
            <w:r w:rsidR="00016631" w:rsidRPr="00016631">
              <w:rPr>
                <w:noProof/>
                <w:webHidden/>
                <w:szCs w:val="24"/>
              </w:rPr>
              <w:fldChar w:fldCharType="end"/>
            </w:r>
          </w:hyperlink>
        </w:p>
        <w:p w14:paraId="51956F19" w14:textId="4BB19F3F"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4" w:history="1">
            <w:r w:rsidR="00016631" w:rsidRPr="00016631">
              <w:rPr>
                <w:rStyle w:val="Hyperlink"/>
                <w:noProof/>
                <w:szCs w:val="24"/>
              </w:rPr>
              <w:t>1.3 Tujuan</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4 \h </w:instrText>
            </w:r>
            <w:r w:rsidR="00016631" w:rsidRPr="00016631">
              <w:rPr>
                <w:noProof/>
                <w:webHidden/>
                <w:szCs w:val="24"/>
              </w:rPr>
            </w:r>
            <w:r w:rsidR="00016631" w:rsidRPr="00016631">
              <w:rPr>
                <w:noProof/>
                <w:webHidden/>
                <w:szCs w:val="24"/>
              </w:rPr>
              <w:fldChar w:fldCharType="separate"/>
            </w:r>
            <w:r w:rsidR="00706F16">
              <w:rPr>
                <w:noProof/>
                <w:webHidden/>
                <w:szCs w:val="24"/>
              </w:rPr>
              <w:t>3</w:t>
            </w:r>
            <w:r w:rsidR="00016631" w:rsidRPr="00016631">
              <w:rPr>
                <w:noProof/>
                <w:webHidden/>
                <w:szCs w:val="24"/>
              </w:rPr>
              <w:fldChar w:fldCharType="end"/>
            </w:r>
          </w:hyperlink>
        </w:p>
        <w:p w14:paraId="6CD40612" w14:textId="5B640897" w:rsidR="00016631" w:rsidRPr="00016631" w:rsidRDefault="00C34CB1" w:rsidP="00016631">
          <w:pPr>
            <w:pStyle w:val="TOC3"/>
            <w:spacing w:line="480" w:lineRule="auto"/>
            <w:rPr>
              <w:rFonts w:asciiTheme="minorHAnsi" w:eastAsiaTheme="minorEastAsia" w:hAnsiTheme="minorHAnsi"/>
              <w:noProof/>
              <w:color w:val="auto"/>
              <w:szCs w:val="24"/>
              <w:lang w:val="en-ID" w:eastAsia="en-ID"/>
            </w:rPr>
          </w:pPr>
          <w:hyperlink w:anchor="_Toc88655945" w:history="1">
            <w:r w:rsidR="00016631" w:rsidRPr="00016631">
              <w:rPr>
                <w:rStyle w:val="Hyperlink"/>
                <w:rFonts w:eastAsia="Arial"/>
                <w:noProof/>
                <w:szCs w:val="24"/>
                <w:highlight w:val="yellow"/>
                <w14:scene3d>
                  <w14:camera w14:prst="orthographicFront"/>
                  <w14:lightRig w14:rig="threePt" w14:dir="t">
                    <w14:rot w14:lat="0" w14:lon="0" w14:rev="0"/>
                  </w14:lightRig>
                </w14:scene3d>
              </w:rPr>
              <w:t>1.3.1</w:t>
            </w:r>
            <w:r w:rsidR="00016631" w:rsidRPr="00016631">
              <w:rPr>
                <w:rStyle w:val="Hyperlink"/>
                <w:rFonts w:eastAsia="Arial"/>
                <w:noProof/>
                <w:szCs w:val="24"/>
                <w:highlight w:val="yellow"/>
              </w:rPr>
              <w:t xml:space="preserve"> Tujuan Umum</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5 \h </w:instrText>
            </w:r>
            <w:r w:rsidR="00016631" w:rsidRPr="00016631">
              <w:rPr>
                <w:noProof/>
                <w:webHidden/>
                <w:szCs w:val="24"/>
              </w:rPr>
            </w:r>
            <w:r w:rsidR="00016631" w:rsidRPr="00016631">
              <w:rPr>
                <w:noProof/>
                <w:webHidden/>
                <w:szCs w:val="24"/>
              </w:rPr>
              <w:fldChar w:fldCharType="separate"/>
            </w:r>
            <w:r w:rsidR="00706F16">
              <w:rPr>
                <w:noProof/>
                <w:webHidden/>
                <w:szCs w:val="24"/>
              </w:rPr>
              <w:t>3</w:t>
            </w:r>
            <w:r w:rsidR="00016631" w:rsidRPr="00016631">
              <w:rPr>
                <w:noProof/>
                <w:webHidden/>
                <w:szCs w:val="24"/>
              </w:rPr>
              <w:fldChar w:fldCharType="end"/>
            </w:r>
          </w:hyperlink>
        </w:p>
        <w:p w14:paraId="1CF9C146" w14:textId="5C8785BC" w:rsidR="00016631" w:rsidRPr="00016631" w:rsidRDefault="00C34CB1" w:rsidP="00016631">
          <w:pPr>
            <w:pStyle w:val="TOC3"/>
            <w:spacing w:line="480" w:lineRule="auto"/>
            <w:rPr>
              <w:rFonts w:asciiTheme="minorHAnsi" w:eastAsiaTheme="minorEastAsia" w:hAnsiTheme="minorHAnsi"/>
              <w:noProof/>
              <w:color w:val="auto"/>
              <w:szCs w:val="24"/>
              <w:lang w:val="en-ID" w:eastAsia="en-ID"/>
            </w:rPr>
          </w:pPr>
          <w:hyperlink w:anchor="_Toc88655946" w:history="1">
            <w:r w:rsidR="00016631" w:rsidRPr="00016631">
              <w:rPr>
                <w:rStyle w:val="Hyperlink"/>
                <w:rFonts w:eastAsia="Arial"/>
                <w:noProof/>
                <w:szCs w:val="24"/>
                <w:highlight w:val="yellow"/>
                <w14:scene3d>
                  <w14:camera w14:prst="orthographicFront"/>
                  <w14:lightRig w14:rig="threePt" w14:dir="t">
                    <w14:rot w14:lat="0" w14:lon="0" w14:rev="0"/>
                  </w14:lightRig>
                </w14:scene3d>
              </w:rPr>
              <w:t>1.3.2</w:t>
            </w:r>
            <w:r w:rsidR="00016631" w:rsidRPr="00016631">
              <w:rPr>
                <w:rStyle w:val="Hyperlink"/>
                <w:rFonts w:eastAsia="Arial"/>
                <w:noProof/>
                <w:szCs w:val="24"/>
                <w:highlight w:val="yellow"/>
              </w:rPr>
              <w:t xml:space="preserve"> Tujuan Khusus</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6 \h </w:instrText>
            </w:r>
            <w:r w:rsidR="00016631" w:rsidRPr="00016631">
              <w:rPr>
                <w:noProof/>
                <w:webHidden/>
                <w:szCs w:val="24"/>
              </w:rPr>
            </w:r>
            <w:r w:rsidR="00016631" w:rsidRPr="00016631">
              <w:rPr>
                <w:noProof/>
                <w:webHidden/>
                <w:szCs w:val="24"/>
              </w:rPr>
              <w:fldChar w:fldCharType="separate"/>
            </w:r>
            <w:r w:rsidR="00706F16">
              <w:rPr>
                <w:noProof/>
                <w:webHidden/>
                <w:szCs w:val="24"/>
              </w:rPr>
              <w:t>3</w:t>
            </w:r>
            <w:r w:rsidR="00016631" w:rsidRPr="00016631">
              <w:rPr>
                <w:noProof/>
                <w:webHidden/>
                <w:szCs w:val="24"/>
              </w:rPr>
              <w:fldChar w:fldCharType="end"/>
            </w:r>
          </w:hyperlink>
        </w:p>
        <w:p w14:paraId="34786117" w14:textId="386905F5"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7" w:history="1">
            <w:r w:rsidR="00016631" w:rsidRPr="00016631">
              <w:rPr>
                <w:rStyle w:val="Hyperlink"/>
                <w:noProof/>
                <w:szCs w:val="24"/>
              </w:rPr>
              <w:t>1.4 Manfaat</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7 \h </w:instrText>
            </w:r>
            <w:r w:rsidR="00016631" w:rsidRPr="00016631">
              <w:rPr>
                <w:noProof/>
                <w:webHidden/>
                <w:szCs w:val="24"/>
              </w:rPr>
            </w:r>
            <w:r w:rsidR="00016631" w:rsidRPr="00016631">
              <w:rPr>
                <w:noProof/>
                <w:webHidden/>
                <w:szCs w:val="24"/>
              </w:rPr>
              <w:fldChar w:fldCharType="separate"/>
            </w:r>
            <w:r w:rsidR="00706F16">
              <w:rPr>
                <w:noProof/>
                <w:webHidden/>
                <w:szCs w:val="24"/>
              </w:rPr>
              <w:t>3</w:t>
            </w:r>
            <w:r w:rsidR="00016631" w:rsidRPr="00016631">
              <w:rPr>
                <w:noProof/>
                <w:webHidden/>
                <w:szCs w:val="24"/>
              </w:rPr>
              <w:fldChar w:fldCharType="end"/>
            </w:r>
          </w:hyperlink>
        </w:p>
        <w:p w14:paraId="09316DD9" w14:textId="70185FD8" w:rsidR="00016631" w:rsidRPr="00016631" w:rsidRDefault="00C34CB1" w:rsidP="00016631">
          <w:pPr>
            <w:pStyle w:val="TOC3"/>
            <w:spacing w:line="480" w:lineRule="auto"/>
            <w:rPr>
              <w:rFonts w:asciiTheme="minorHAnsi" w:eastAsiaTheme="minorEastAsia" w:hAnsiTheme="minorHAnsi"/>
              <w:noProof/>
              <w:color w:val="auto"/>
              <w:szCs w:val="24"/>
              <w:lang w:val="en-ID" w:eastAsia="en-ID"/>
            </w:rPr>
          </w:pPr>
          <w:hyperlink w:anchor="_Toc88655948" w:history="1">
            <w:r w:rsidR="00016631" w:rsidRPr="00016631">
              <w:rPr>
                <w:rStyle w:val="Hyperlink"/>
                <w:rFonts w:eastAsia="Arial"/>
                <w:noProof/>
                <w:szCs w:val="24"/>
                <w:highlight w:val="yellow"/>
                <w14:scene3d>
                  <w14:camera w14:prst="orthographicFront"/>
                  <w14:lightRig w14:rig="threePt" w14:dir="t">
                    <w14:rot w14:lat="0" w14:lon="0" w14:rev="0"/>
                  </w14:lightRig>
                </w14:scene3d>
              </w:rPr>
              <w:t>1.4.1</w:t>
            </w:r>
            <w:r w:rsidR="00016631" w:rsidRPr="00016631">
              <w:rPr>
                <w:rStyle w:val="Hyperlink"/>
                <w:rFonts w:eastAsia="Arial"/>
                <w:noProof/>
                <w:szCs w:val="24"/>
                <w:highlight w:val="yellow"/>
              </w:rPr>
              <w:t xml:space="preserve"> Manfaat Teoretis</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8 \h </w:instrText>
            </w:r>
            <w:r w:rsidR="00016631" w:rsidRPr="00016631">
              <w:rPr>
                <w:noProof/>
                <w:webHidden/>
                <w:szCs w:val="24"/>
              </w:rPr>
            </w:r>
            <w:r w:rsidR="00016631" w:rsidRPr="00016631">
              <w:rPr>
                <w:noProof/>
                <w:webHidden/>
                <w:szCs w:val="24"/>
              </w:rPr>
              <w:fldChar w:fldCharType="separate"/>
            </w:r>
            <w:r w:rsidR="00706F16">
              <w:rPr>
                <w:noProof/>
                <w:webHidden/>
                <w:szCs w:val="24"/>
              </w:rPr>
              <w:t>3</w:t>
            </w:r>
            <w:r w:rsidR="00016631" w:rsidRPr="00016631">
              <w:rPr>
                <w:noProof/>
                <w:webHidden/>
                <w:szCs w:val="24"/>
              </w:rPr>
              <w:fldChar w:fldCharType="end"/>
            </w:r>
          </w:hyperlink>
        </w:p>
        <w:p w14:paraId="484FE40A" w14:textId="280F9A99" w:rsidR="00016631" w:rsidRPr="00016631" w:rsidRDefault="00C34CB1" w:rsidP="00016631">
          <w:pPr>
            <w:pStyle w:val="TOC3"/>
            <w:spacing w:line="480" w:lineRule="auto"/>
            <w:rPr>
              <w:rFonts w:asciiTheme="minorHAnsi" w:eastAsiaTheme="minorEastAsia" w:hAnsiTheme="minorHAnsi"/>
              <w:noProof/>
              <w:color w:val="auto"/>
              <w:szCs w:val="24"/>
              <w:lang w:val="en-ID" w:eastAsia="en-ID"/>
            </w:rPr>
          </w:pPr>
          <w:hyperlink w:anchor="_Toc88655949" w:history="1">
            <w:r w:rsidR="00016631" w:rsidRPr="00016631">
              <w:rPr>
                <w:rStyle w:val="Hyperlink"/>
                <w:noProof/>
                <w:szCs w:val="24"/>
                <w:highlight w:val="yellow"/>
                <w14:scene3d>
                  <w14:camera w14:prst="orthographicFront"/>
                  <w14:lightRig w14:rig="threePt" w14:dir="t">
                    <w14:rot w14:lat="0" w14:lon="0" w14:rev="0"/>
                  </w14:lightRig>
                </w14:scene3d>
              </w:rPr>
              <w:t>1.4.2</w:t>
            </w:r>
            <w:r w:rsidR="00016631" w:rsidRPr="00016631">
              <w:rPr>
                <w:rStyle w:val="Hyperlink"/>
                <w:rFonts w:eastAsia="Arial"/>
                <w:noProof/>
                <w:szCs w:val="24"/>
                <w:highlight w:val="yellow"/>
              </w:rPr>
              <w:t xml:space="preserve"> Manfaat Praktis</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9 \h </w:instrText>
            </w:r>
            <w:r w:rsidR="00016631" w:rsidRPr="00016631">
              <w:rPr>
                <w:noProof/>
                <w:webHidden/>
                <w:szCs w:val="24"/>
              </w:rPr>
            </w:r>
            <w:r w:rsidR="00016631" w:rsidRPr="00016631">
              <w:rPr>
                <w:noProof/>
                <w:webHidden/>
                <w:szCs w:val="24"/>
              </w:rPr>
              <w:fldChar w:fldCharType="separate"/>
            </w:r>
            <w:r w:rsidR="00706F16">
              <w:rPr>
                <w:noProof/>
                <w:webHidden/>
                <w:szCs w:val="24"/>
              </w:rPr>
              <w:t>3</w:t>
            </w:r>
            <w:r w:rsidR="00016631" w:rsidRPr="00016631">
              <w:rPr>
                <w:noProof/>
                <w:webHidden/>
                <w:szCs w:val="24"/>
              </w:rPr>
              <w:fldChar w:fldCharType="end"/>
            </w:r>
          </w:hyperlink>
        </w:p>
        <w:p w14:paraId="3BEC350A" w14:textId="04AF4B3A"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50" w:history="1">
            <w:r w:rsidR="00016631" w:rsidRPr="00016631">
              <w:rPr>
                <w:rStyle w:val="Hyperlink"/>
                <w:noProof/>
                <w:sz w:val="24"/>
                <w:szCs w:val="24"/>
              </w:rPr>
              <w:t>BAB II TINJAUAN PUSTAKA</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50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4</w:t>
            </w:r>
            <w:r w:rsidR="00016631" w:rsidRPr="00016631">
              <w:rPr>
                <w:noProof/>
                <w:webHidden/>
                <w:sz w:val="24"/>
                <w:szCs w:val="24"/>
              </w:rPr>
              <w:fldChar w:fldCharType="end"/>
            </w:r>
          </w:hyperlink>
        </w:p>
        <w:p w14:paraId="6FBB9F90" w14:textId="5DE9CDC4"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1" w:history="1">
            <w:r w:rsidR="00016631" w:rsidRPr="00016631">
              <w:rPr>
                <w:rStyle w:val="Hyperlink"/>
                <w:noProof/>
                <w:szCs w:val="24"/>
              </w:rPr>
              <w:t>2.1 Landasan Teori</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1 \h </w:instrText>
            </w:r>
            <w:r w:rsidR="00016631" w:rsidRPr="00016631">
              <w:rPr>
                <w:noProof/>
                <w:webHidden/>
                <w:szCs w:val="24"/>
              </w:rPr>
            </w:r>
            <w:r w:rsidR="00016631" w:rsidRPr="00016631">
              <w:rPr>
                <w:noProof/>
                <w:webHidden/>
                <w:szCs w:val="24"/>
              </w:rPr>
              <w:fldChar w:fldCharType="separate"/>
            </w:r>
            <w:r w:rsidR="00706F16">
              <w:rPr>
                <w:noProof/>
                <w:webHidden/>
                <w:szCs w:val="24"/>
              </w:rPr>
              <w:t>4</w:t>
            </w:r>
            <w:r w:rsidR="00016631" w:rsidRPr="00016631">
              <w:rPr>
                <w:noProof/>
                <w:webHidden/>
                <w:szCs w:val="24"/>
              </w:rPr>
              <w:fldChar w:fldCharType="end"/>
            </w:r>
          </w:hyperlink>
        </w:p>
        <w:p w14:paraId="0BE55CD7" w14:textId="1CDD2980"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2" w:history="1">
            <w:r w:rsidR="00016631" w:rsidRPr="00016631">
              <w:rPr>
                <w:rStyle w:val="Hyperlink"/>
                <w:noProof/>
                <w:szCs w:val="24"/>
              </w:rPr>
              <w:t>2.2 Kerangka Pemikiran</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2 \h </w:instrText>
            </w:r>
            <w:r w:rsidR="00016631" w:rsidRPr="00016631">
              <w:rPr>
                <w:noProof/>
                <w:webHidden/>
                <w:szCs w:val="24"/>
              </w:rPr>
            </w:r>
            <w:r w:rsidR="00016631" w:rsidRPr="00016631">
              <w:rPr>
                <w:noProof/>
                <w:webHidden/>
                <w:szCs w:val="24"/>
              </w:rPr>
              <w:fldChar w:fldCharType="separate"/>
            </w:r>
            <w:r w:rsidR="00706F16">
              <w:rPr>
                <w:noProof/>
                <w:webHidden/>
                <w:szCs w:val="24"/>
              </w:rPr>
              <w:t>4</w:t>
            </w:r>
            <w:r w:rsidR="00016631" w:rsidRPr="00016631">
              <w:rPr>
                <w:noProof/>
                <w:webHidden/>
                <w:szCs w:val="24"/>
              </w:rPr>
              <w:fldChar w:fldCharType="end"/>
            </w:r>
          </w:hyperlink>
        </w:p>
        <w:p w14:paraId="79274B97" w14:textId="49DDA901" w:rsidR="00016631" w:rsidRPr="00016631" w:rsidRDefault="00C34CB1" w:rsidP="00016631">
          <w:pPr>
            <w:pStyle w:val="TOC1"/>
            <w:rPr>
              <w:rFonts w:asciiTheme="minorHAnsi" w:eastAsiaTheme="minorEastAsia" w:hAnsiTheme="minorHAnsi"/>
              <w:b w:val="0"/>
              <w:noProof/>
              <w:color w:val="auto"/>
              <w:sz w:val="24"/>
              <w:szCs w:val="24"/>
              <w:lang w:val="en-ID" w:eastAsia="en-ID"/>
            </w:rPr>
          </w:pPr>
          <w:hyperlink w:anchor="_Toc88655953" w:history="1">
            <w:r w:rsidR="00016631" w:rsidRPr="00016631">
              <w:rPr>
                <w:rStyle w:val="Hyperlink"/>
                <w:noProof/>
                <w:sz w:val="24"/>
                <w:szCs w:val="24"/>
              </w:rPr>
              <w:t>BAB III METODE PENELITIAN</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53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5</w:t>
            </w:r>
            <w:r w:rsidR="00016631" w:rsidRPr="00016631">
              <w:rPr>
                <w:noProof/>
                <w:webHidden/>
                <w:sz w:val="24"/>
                <w:szCs w:val="24"/>
              </w:rPr>
              <w:fldChar w:fldCharType="end"/>
            </w:r>
          </w:hyperlink>
        </w:p>
        <w:p w14:paraId="738BD57D" w14:textId="68C2F9D1"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4" w:history="1">
            <w:r w:rsidR="00016631" w:rsidRPr="00016631">
              <w:rPr>
                <w:rStyle w:val="Hyperlink"/>
                <w:noProof/>
                <w:szCs w:val="24"/>
              </w:rPr>
              <w:t xml:space="preserve">3.1 Rancangan Strategi Pencarian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4 \h </w:instrText>
            </w:r>
            <w:r w:rsidR="00016631" w:rsidRPr="00016631">
              <w:rPr>
                <w:noProof/>
                <w:webHidden/>
                <w:szCs w:val="24"/>
              </w:rPr>
            </w:r>
            <w:r w:rsidR="00016631" w:rsidRPr="00016631">
              <w:rPr>
                <w:noProof/>
                <w:webHidden/>
                <w:szCs w:val="24"/>
              </w:rPr>
              <w:fldChar w:fldCharType="separate"/>
            </w:r>
            <w:r w:rsidR="00706F16">
              <w:rPr>
                <w:noProof/>
                <w:webHidden/>
                <w:szCs w:val="24"/>
              </w:rPr>
              <w:t>5</w:t>
            </w:r>
            <w:r w:rsidR="00016631" w:rsidRPr="00016631">
              <w:rPr>
                <w:noProof/>
                <w:webHidden/>
                <w:szCs w:val="24"/>
              </w:rPr>
              <w:fldChar w:fldCharType="end"/>
            </w:r>
          </w:hyperlink>
        </w:p>
        <w:p w14:paraId="568A2381" w14:textId="468EFBDB" w:rsidR="00016631" w:rsidRPr="00016631" w:rsidRDefault="00C34CB1" w:rsidP="00016631">
          <w:pPr>
            <w:pStyle w:val="TOC3"/>
            <w:spacing w:line="480" w:lineRule="auto"/>
            <w:rPr>
              <w:rFonts w:asciiTheme="minorHAnsi" w:eastAsiaTheme="minorEastAsia" w:hAnsiTheme="minorHAnsi"/>
              <w:noProof/>
              <w:color w:val="auto"/>
              <w:szCs w:val="24"/>
              <w:lang w:val="en-ID" w:eastAsia="en-ID"/>
            </w:rPr>
          </w:pPr>
          <w:hyperlink w:anchor="_Toc88655955" w:history="1">
            <w:r w:rsidR="00016631" w:rsidRPr="00016631">
              <w:rPr>
                <w:rStyle w:val="Hyperlink"/>
                <w:noProof/>
                <w:szCs w:val="24"/>
                <w14:scene3d>
                  <w14:camera w14:prst="orthographicFront"/>
                  <w14:lightRig w14:rig="threePt" w14:dir="t">
                    <w14:rot w14:lat="0" w14:lon="0" w14:rev="0"/>
                  </w14:lightRig>
                </w14:scene3d>
              </w:rPr>
              <w:t>3.1.1</w:t>
            </w:r>
            <w:r w:rsidR="00016631" w:rsidRPr="00016631">
              <w:rPr>
                <w:rStyle w:val="Hyperlink"/>
                <w:noProof/>
                <w:szCs w:val="24"/>
              </w:rPr>
              <w:t xml:space="preserve"> Metode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5 \h </w:instrText>
            </w:r>
            <w:r w:rsidR="00016631" w:rsidRPr="00016631">
              <w:rPr>
                <w:noProof/>
                <w:webHidden/>
                <w:szCs w:val="24"/>
              </w:rPr>
            </w:r>
            <w:r w:rsidR="00016631" w:rsidRPr="00016631">
              <w:rPr>
                <w:noProof/>
                <w:webHidden/>
                <w:szCs w:val="24"/>
              </w:rPr>
              <w:fldChar w:fldCharType="separate"/>
            </w:r>
            <w:r w:rsidR="00706F16">
              <w:rPr>
                <w:noProof/>
                <w:webHidden/>
                <w:szCs w:val="24"/>
              </w:rPr>
              <w:t>5</w:t>
            </w:r>
            <w:r w:rsidR="00016631" w:rsidRPr="00016631">
              <w:rPr>
                <w:noProof/>
                <w:webHidden/>
                <w:szCs w:val="24"/>
              </w:rPr>
              <w:fldChar w:fldCharType="end"/>
            </w:r>
          </w:hyperlink>
        </w:p>
        <w:p w14:paraId="0C80F8E3" w14:textId="045ED532" w:rsidR="00016631" w:rsidRPr="00016631" w:rsidRDefault="00C34CB1" w:rsidP="00016631">
          <w:pPr>
            <w:pStyle w:val="TOC3"/>
            <w:spacing w:line="480" w:lineRule="auto"/>
            <w:rPr>
              <w:rFonts w:asciiTheme="minorHAnsi" w:eastAsiaTheme="minorEastAsia" w:hAnsiTheme="minorHAnsi"/>
              <w:noProof/>
              <w:color w:val="auto"/>
              <w:szCs w:val="24"/>
              <w:lang w:val="en-ID" w:eastAsia="en-ID"/>
            </w:rPr>
          </w:pPr>
          <w:hyperlink w:anchor="_Toc88655956" w:history="1">
            <w:r w:rsidR="00016631" w:rsidRPr="00016631">
              <w:rPr>
                <w:rStyle w:val="Hyperlink"/>
                <w:noProof/>
                <w:szCs w:val="24"/>
                <w14:scene3d>
                  <w14:camera w14:prst="orthographicFront"/>
                  <w14:lightRig w14:rig="threePt" w14:dir="t">
                    <w14:rot w14:lat="0" w14:lon="0" w14:rev="0"/>
                  </w14:lightRig>
                </w14:scene3d>
              </w:rPr>
              <w:t>3.1.2</w:t>
            </w:r>
            <w:r w:rsidR="00016631" w:rsidRPr="00016631">
              <w:rPr>
                <w:rStyle w:val="Hyperlink"/>
                <w:noProof/>
                <w:szCs w:val="24"/>
              </w:rPr>
              <w:t xml:space="preserve"> Sumber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6 \h </w:instrText>
            </w:r>
            <w:r w:rsidR="00016631" w:rsidRPr="00016631">
              <w:rPr>
                <w:noProof/>
                <w:webHidden/>
                <w:szCs w:val="24"/>
              </w:rPr>
            </w:r>
            <w:r w:rsidR="00016631" w:rsidRPr="00016631">
              <w:rPr>
                <w:noProof/>
                <w:webHidden/>
                <w:szCs w:val="24"/>
              </w:rPr>
              <w:fldChar w:fldCharType="separate"/>
            </w:r>
            <w:r w:rsidR="00706F16">
              <w:rPr>
                <w:noProof/>
                <w:webHidden/>
                <w:szCs w:val="24"/>
              </w:rPr>
              <w:t>5</w:t>
            </w:r>
            <w:r w:rsidR="00016631" w:rsidRPr="00016631">
              <w:rPr>
                <w:noProof/>
                <w:webHidden/>
                <w:szCs w:val="24"/>
              </w:rPr>
              <w:fldChar w:fldCharType="end"/>
            </w:r>
          </w:hyperlink>
        </w:p>
        <w:p w14:paraId="4AD8DAF4" w14:textId="42571DF6"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7" w:history="1">
            <w:r w:rsidR="00016631" w:rsidRPr="00016631">
              <w:rPr>
                <w:rStyle w:val="Hyperlink"/>
                <w:noProof/>
                <w:szCs w:val="24"/>
              </w:rPr>
              <w:t xml:space="preserve">3.2 Kata Kunci Pencarian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7 \h </w:instrText>
            </w:r>
            <w:r w:rsidR="00016631" w:rsidRPr="00016631">
              <w:rPr>
                <w:noProof/>
                <w:webHidden/>
                <w:szCs w:val="24"/>
              </w:rPr>
            </w:r>
            <w:r w:rsidR="00016631" w:rsidRPr="00016631">
              <w:rPr>
                <w:noProof/>
                <w:webHidden/>
                <w:szCs w:val="24"/>
              </w:rPr>
              <w:fldChar w:fldCharType="separate"/>
            </w:r>
            <w:r w:rsidR="00706F16">
              <w:rPr>
                <w:noProof/>
                <w:webHidden/>
                <w:szCs w:val="24"/>
              </w:rPr>
              <w:t>5</w:t>
            </w:r>
            <w:r w:rsidR="00016631" w:rsidRPr="00016631">
              <w:rPr>
                <w:noProof/>
                <w:webHidden/>
                <w:szCs w:val="24"/>
              </w:rPr>
              <w:fldChar w:fldCharType="end"/>
            </w:r>
          </w:hyperlink>
        </w:p>
        <w:p w14:paraId="7C54AF35" w14:textId="25B779BD"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8" w:history="1">
            <w:r w:rsidR="00016631" w:rsidRPr="00016631">
              <w:rPr>
                <w:rStyle w:val="Hyperlink"/>
                <w:noProof/>
                <w:szCs w:val="24"/>
              </w:rPr>
              <w:t xml:space="preserve">3.3 Kriteria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8 \h </w:instrText>
            </w:r>
            <w:r w:rsidR="00016631" w:rsidRPr="00016631">
              <w:rPr>
                <w:noProof/>
                <w:webHidden/>
                <w:szCs w:val="24"/>
              </w:rPr>
            </w:r>
            <w:r w:rsidR="00016631" w:rsidRPr="00016631">
              <w:rPr>
                <w:noProof/>
                <w:webHidden/>
                <w:szCs w:val="24"/>
              </w:rPr>
              <w:fldChar w:fldCharType="separate"/>
            </w:r>
            <w:r w:rsidR="00706F16">
              <w:rPr>
                <w:noProof/>
                <w:webHidden/>
                <w:szCs w:val="24"/>
              </w:rPr>
              <w:t>5</w:t>
            </w:r>
            <w:r w:rsidR="00016631" w:rsidRPr="00016631">
              <w:rPr>
                <w:noProof/>
                <w:webHidden/>
                <w:szCs w:val="24"/>
              </w:rPr>
              <w:fldChar w:fldCharType="end"/>
            </w:r>
          </w:hyperlink>
        </w:p>
        <w:p w14:paraId="57D28C06" w14:textId="65C3F161"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9" w:history="1">
            <w:r w:rsidR="00016631" w:rsidRPr="00016631">
              <w:rPr>
                <w:rStyle w:val="Hyperlink"/>
                <w:noProof/>
                <w:szCs w:val="24"/>
              </w:rPr>
              <w:t xml:space="preserve">3.4 Tahapan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9 \h </w:instrText>
            </w:r>
            <w:r w:rsidR="00016631" w:rsidRPr="00016631">
              <w:rPr>
                <w:noProof/>
                <w:webHidden/>
                <w:szCs w:val="24"/>
              </w:rPr>
            </w:r>
            <w:r w:rsidR="00016631" w:rsidRPr="00016631">
              <w:rPr>
                <w:noProof/>
                <w:webHidden/>
                <w:szCs w:val="24"/>
              </w:rPr>
              <w:fldChar w:fldCharType="separate"/>
            </w:r>
            <w:r w:rsidR="00706F16">
              <w:rPr>
                <w:noProof/>
                <w:webHidden/>
                <w:szCs w:val="24"/>
              </w:rPr>
              <w:t>5</w:t>
            </w:r>
            <w:r w:rsidR="00016631" w:rsidRPr="00016631">
              <w:rPr>
                <w:noProof/>
                <w:webHidden/>
                <w:szCs w:val="24"/>
              </w:rPr>
              <w:fldChar w:fldCharType="end"/>
            </w:r>
          </w:hyperlink>
        </w:p>
        <w:p w14:paraId="4352A11D" w14:textId="593B2231"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60" w:history="1">
            <w:r w:rsidR="00016631" w:rsidRPr="00016631">
              <w:rPr>
                <w:rStyle w:val="Hyperlink"/>
                <w:noProof/>
                <w:szCs w:val="24"/>
              </w:rPr>
              <w:t xml:space="preserve">3.5 Seleksi Studi </w:t>
            </w:r>
            <w:r w:rsidR="00016631" w:rsidRPr="00016631">
              <w:rPr>
                <w:rStyle w:val="Hyperlink"/>
                <w:i/>
                <w:iCs/>
                <w:noProof/>
                <w:szCs w:val="24"/>
              </w:rPr>
              <w:t>Literature</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60 \h </w:instrText>
            </w:r>
            <w:r w:rsidR="00016631" w:rsidRPr="00016631">
              <w:rPr>
                <w:noProof/>
                <w:webHidden/>
                <w:szCs w:val="24"/>
              </w:rPr>
            </w:r>
            <w:r w:rsidR="00016631" w:rsidRPr="00016631">
              <w:rPr>
                <w:noProof/>
                <w:webHidden/>
                <w:szCs w:val="24"/>
              </w:rPr>
              <w:fldChar w:fldCharType="separate"/>
            </w:r>
            <w:r w:rsidR="00706F16">
              <w:rPr>
                <w:noProof/>
                <w:webHidden/>
                <w:szCs w:val="24"/>
              </w:rPr>
              <w:t>5</w:t>
            </w:r>
            <w:r w:rsidR="00016631" w:rsidRPr="00016631">
              <w:rPr>
                <w:noProof/>
                <w:webHidden/>
                <w:szCs w:val="24"/>
              </w:rPr>
              <w:fldChar w:fldCharType="end"/>
            </w:r>
          </w:hyperlink>
        </w:p>
        <w:p w14:paraId="53FBB4B1" w14:textId="7B539D2B" w:rsidR="00016631" w:rsidRPr="00016631" w:rsidRDefault="00C34CB1"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61" w:history="1">
            <w:r w:rsidR="00016631" w:rsidRPr="00016631">
              <w:rPr>
                <w:rStyle w:val="Hyperlink"/>
                <w:noProof/>
                <w:szCs w:val="24"/>
              </w:rPr>
              <w:t>3.6 Penilaian Kualitas Artikel</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61 \h </w:instrText>
            </w:r>
            <w:r w:rsidR="00016631" w:rsidRPr="00016631">
              <w:rPr>
                <w:noProof/>
                <w:webHidden/>
                <w:szCs w:val="24"/>
              </w:rPr>
            </w:r>
            <w:r w:rsidR="00016631" w:rsidRPr="00016631">
              <w:rPr>
                <w:noProof/>
                <w:webHidden/>
                <w:szCs w:val="24"/>
              </w:rPr>
              <w:fldChar w:fldCharType="separate"/>
            </w:r>
            <w:r w:rsidR="00706F16">
              <w:rPr>
                <w:noProof/>
                <w:webHidden/>
                <w:szCs w:val="24"/>
              </w:rPr>
              <w:t>5</w:t>
            </w:r>
            <w:r w:rsidR="00016631" w:rsidRPr="00016631">
              <w:rPr>
                <w:noProof/>
                <w:webHidden/>
                <w:szCs w:val="24"/>
              </w:rPr>
              <w:fldChar w:fldCharType="end"/>
            </w:r>
          </w:hyperlink>
        </w:p>
        <w:p w14:paraId="7A4FDE5D" w14:textId="1F6BFB30" w:rsidR="00016631" w:rsidRDefault="00C34CB1" w:rsidP="00016631">
          <w:pPr>
            <w:pStyle w:val="TOC1"/>
            <w:rPr>
              <w:rStyle w:val="Hyperlink"/>
              <w:noProof/>
              <w:sz w:val="24"/>
              <w:szCs w:val="24"/>
            </w:rPr>
          </w:pPr>
          <w:hyperlink w:anchor="_Toc88655962" w:history="1">
            <w:r w:rsidR="00016631" w:rsidRPr="00016631">
              <w:rPr>
                <w:rStyle w:val="Hyperlink"/>
                <w:rFonts w:eastAsia="Arial"/>
                <w:noProof/>
                <w:sz w:val="24"/>
                <w:szCs w:val="24"/>
              </w:rPr>
              <w:t>DAF</w:t>
            </w:r>
            <w:r w:rsidR="00016631" w:rsidRPr="00016631">
              <w:rPr>
                <w:rStyle w:val="Hyperlink"/>
                <w:rFonts w:eastAsia="Arial"/>
                <w:noProof/>
                <w:spacing w:val="2"/>
                <w:sz w:val="24"/>
                <w:szCs w:val="24"/>
              </w:rPr>
              <w:t>T</w:t>
            </w:r>
            <w:r w:rsidR="00016631" w:rsidRPr="00016631">
              <w:rPr>
                <w:rStyle w:val="Hyperlink"/>
                <w:rFonts w:eastAsia="Arial"/>
                <w:noProof/>
                <w:sz w:val="24"/>
                <w:szCs w:val="24"/>
              </w:rPr>
              <w:t>AR P</w:t>
            </w:r>
            <w:r w:rsidR="00016631" w:rsidRPr="00016631">
              <w:rPr>
                <w:rStyle w:val="Hyperlink"/>
                <w:rFonts w:eastAsia="Arial"/>
                <w:noProof/>
                <w:spacing w:val="-3"/>
                <w:sz w:val="24"/>
                <w:szCs w:val="24"/>
              </w:rPr>
              <w:t>U</w:t>
            </w:r>
            <w:r w:rsidR="00016631" w:rsidRPr="00016631">
              <w:rPr>
                <w:rStyle w:val="Hyperlink"/>
                <w:rFonts w:eastAsia="Arial"/>
                <w:noProof/>
                <w:sz w:val="24"/>
                <w:szCs w:val="24"/>
              </w:rPr>
              <w:t>STAKA</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62 \h </w:instrText>
            </w:r>
            <w:r w:rsidR="00016631" w:rsidRPr="00016631">
              <w:rPr>
                <w:noProof/>
                <w:webHidden/>
                <w:sz w:val="24"/>
                <w:szCs w:val="24"/>
              </w:rPr>
            </w:r>
            <w:r w:rsidR="00016631" w:rsidRPr="00016631">
              <w:rPr>
                <w:noProof/>
                <w:webHidden/>
                <w:sz w:val="24"/>
                <w:szCs w:val="24"/>
              </w:rPr>
              <w:fldChar w:fldCharType="separate"/>
            </w:r>
            <w:r w:rsidR="00706F16">
              <w:rPr>
                <w:noProof/>
                <w:webHidden/>
                <w:sz w:val="24"/>
                <w:szCs w:val="24"/>
              </w:rPr>
              <w:t>6</w:t>
            </w:r>
            <w:r w:rsidR="00016631" w:rsidRPr="00016631">
              <w:rPr>
                <w:noProof/>
                <w:webHidden/>
                <w:sz w:val="24"/>
                <w:szCs w:val="24"/>
              </w:rPr>
              <w:fldChar w:fldCharType="end"/>
            </w:r>
          </w:hyperlink>
        </w:p>
        <w:p w14:paraId="0C901B8F" w14:textId="745C1349" w:rsidR="00D67D92" w:rsidRPr="00D67D92" w:rsidRDefault="00D67D92" w:rsidP="00D67D92">
          <w:pPr>
            <w:rPr>
              <w:b/>
              <w:bCs/>
            </w:rPr>
          </w:pPr>
          <w:r w:rsidRPr="00D67D92">
            <w:rPr>
              <w:b/>
              <w:bCs/>
            </w:rPr>
            <w:t>LAMPIRAN-LAMPIRAN</w:t>
          </w:r>
        </w:p>
        <w:p w14:paraId="5232EA18" w14:textId="65127D7C" w:rsidR="00F40263" w:rsidRPr="001917B5" w:rsidRDefault="00F40263" w:rsidP="00940D48">
          <w:pPr>
            <w:rPr>
              <w:szCs w:val="24"/>
            </w:rPr>
          </w:pPr>
          <w:r w:rsidRPr="00FD36C3">
            <w:rPr>
              <w:b/>
              <w:bCs/>
              <w:noProof/>
              <w:szCs w:val="24"/>
            </w:rPr>
            <w:fldChar w:fldCharType="end"/>
          </w:r>
        </w:p>
      </w:sdtContent>
    </w:sdt>
    <w:p w14:paraId="5232EA19" w14:textId="0ED584E0" w:rsidR="00BF71C8" w:rsidRDefault="00BF71C8">
      <w:pPr>
        <w:spacing w:after="160" w:line="259" w:lineRule="auto"/>
        <w:jc w:val="left"/>
        <w:rPr>
          <w:rFonts w:eastAsiaTheme="majorEastAsia" w:cstheme="majorBidi"/>
          <w:b/>
          <w:sz w:val="28"/>
          <w:szCs w:val="32"/>
        </w:rPr>
      </w:pPr>
      <w:r>
        <w:br w:type="page"/>
      </w:r>
    </w:p>
    <w:p w14:paraId="5232EA1A" w14:textId="5DA2D768" w:rsidR="000B6B44" w:rsidRPr="00D73A7C" w:rsidRDefault="004B74C9" w:rsidP="000B6B44">
      <w:pPr>
        <w:pStyle w:val="Heading1"/>
        <w:numPr>
          <w:ilvl w:val="0"/>
          <w:numId w:val="0"/>
        </w:numPr>
        <w:ind w:left="288"/>
        <w:rPr>
          <w:sz w:val="24"/>
          <w:szCs w:val="28"/>
        </w:rPr>
      </w:pPr>
      <w:bookmarkStart w:id="13" w:name="_Toc88655937"/>
      <w:r w:rsidRPr="00D73A7C">
        <w:rPr>
          <w:rFonts w:cs="Times New Roman"/>
          <w:noProof/>
          <w:color w:val="auto"/>
          <w:sz w:val="22"/>
          <w:szCs w:val="22"/>
        </w:rPr>
        <w:lastRenderedPageBreak/>
        <mc:AlternateContent>
          <mc:Choice Requires="wps">
            <w:drawing>
              <wp:anchor distT="0" distB="0" distL="114300" distR="114300" simplePos="0" relativeHeight="251790336" behindDoc="0" locked="0" layoutInCell="1" allowOverlap="1" wp14:anchorId="3732B2BE" wp14:editId="3DAADA9D">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C34CB1" w:rsidRDefault="00C34CB1" w:rsidP="004B74C9">
                            <w:pPr>
                              <w:spacing w:line="240" w:lineRule="auto"/>
                              <w:jc w:val="center"/>
                              <w:rPr>
                                <w:sz w:val="16"/>
                                <w:szCs w:val="16"/>
                              </w:rPr>
                            </w:pPr>
                            <w:r>
                              <w:rPr>
                                <w:sz w:val="16"/>
                                <w:szCs w:val="16"/>
                              </w:rPr>
                              <w:t>Daftar Gambar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38" type="#_x0000_t47" style="position:absolute;left:0;text-align:left;margin-left:350pt;margin-top:-20.15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" adj="-32716,29790,-148,9755" filled="f" strokecolor="red" strokeweight=".25pt">
                <v:textbox>
                  <w:txbxContent>
                    <w:p w14:paraId="2EFFF54C" w14:textId="48DBBB86" w:rsidR="00C34CB1" w:rsidRDefault="00C34CB1" w:rsidP="004B74C9">
                      <w:pPr>
                        <w:spacing w:line="240" w:lineRule="auto"/>
                        <w:jc w:val="center"/>
                        <w:rPr>
                          <w:sz w:val="16"/>
                          <w:szCs w:val="16"/>
                        </w:rPr>
                      </w:pPr>
                      <w:r>
                        <w:rPr>
                          <w:sz w:val="16"/>
                          <w:szCs w:val="16"/>
                        </w:rPr>
                        <w:t>Daftar Gambar wajib Menggunakan Insert Caption, Font TNR, Size 12, spacing 2</w:t>
                      </w:r>
                    </w:p>
                  </w:txbxContent>
                </v:textbox>
                <o:callout v:ext="edit" minusy="t"/>
              </v:shape>
            </w:pict>
          </mc:Fallback>
        </mc:AlternateContent>
      </w:r>
      <w:r w:rsidR="000B6B44" w:rsidRPr="00D73A7C">
        <w:rPr>
          <w:sz w:val="24"/>
          <w:szCs w:val="28"/>
        </w:rPr>
        <w:t>DAFTAR GAMBAR</w:t>
      </w:r>
      <w:bookmarkEnd w:id="13"/>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5D7789DB"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570C8F">
          <w:rPr>
            <w:rStyle w:val="Hyperlink"/>
            <w:noProof/>
          </w:rPr>
          <w:t xml:space="preserve">Gambar </w:t>
        </w:r>
        <w:r w:rsidR="00D2519A" w:rsidRPr="00544496">
          <w:rPr>
            <w:rStyle w:val="Hyperlink"/>
            <w:noProof/>
          </w:rPr>
          <w:t>3.1 Book Blue</w:t>
        </w:r>
        <w:r w:rsidR="00D2519A">
          <w:rPr>
            <w:noProof/>
            <w:webHidden/>
          </w:rPr>
          <w:tab/>
        </w:r>
      </w:hyperlink>
      <w:r w:rsidR="000F2807">
        <w:rPr>
          <w:noProof/>
        </w:rPr>
        <w:t>4</w:t>
      </w:r>
    </w:p>
    <w:p w14:paraId="623F7F27" w14:textId="1F28674B" w:rsidR="00D2519A" w:rsidRDefault="00C34CB1">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2519A" w:rsidRPr="00544496">
          <w:rPr>
            <w:rStyle w:val="Hyperlink"/>
            <w:noProof/>
          </w:rPr>
          <w:t>Gambar 3.2 Book Blue 2</w:t>
        </w:r>
        <w:r w:rsidR="00D2519A">
          <w:rPr>
            <w:noProof/>
            <w:webHidden/>
          </w:rPr>
          <w:tab/>
        </w:r>
      </w:hyperlink>
      <w:r w:rsidR="000F2807">
        <w:rPr>
          <w:noProof/>
        </w:rPr>
        <w:t>4</w:t>
      </w:r>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p w14:paraId="5232EA4A" w14:textId="2E52A40C" w:rsidR="000B6B44" w:rsidRDefault="008C16D7" w:rsidP="00A7602D">
      <w:pPr>
        <w:pStyle w:val="Heading1"/>
        <w:numPr>
          <w:ilvl w:val="0"/>
          <w:numId w:val="0"/>
        </w:numPr>
        <w:ind w:left="289"/>
      </w:pPr>
      <w:bookmarkStart w:id="14" w:name="_Toc88655938"/>
      <w:r>
        <w:rPr>
          <w:rFonts w:cs="Times New Roman"/>
          <w:noProof/>
          <w:color w:val="auto"/>
          <w:sz w:val="24"/>
          <w:szCs w:val="24"/>
        </w:rPr>
        <w:lastRenderedPageBreak/>
        <mc:AlternateContent>
          <mc:Choice Requires="wps">
            <w:drawing>
              <wp:anchor distT="0" distB="0" distL="114300" distR="114300" simplePos="0" relativeHeight="251792384" behindDoc="0" locked="0" layoutInCell="1" allowOverlap="1" wp14:anchorId="64C9D269" wp14:editId="5E918443">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C34CB1" w:rsidRDefault="00C34CB1" w:rsidP="009115AF">
                            <w:pPr>
                              <w:spacing w:line="240" w:lineRule="auto"/>
                              <w:jc w:val="center"/>
                              <w:rPr>
                                <w:sz w:val="16"/>
                                <w:szCs w:val="16"/>
                              </w:rPr>
                            </w:pPr>
                            <w:r>
                              <w:rPr>
                                <w:sz w:val="16"/>
                                <w:szCs w:val="16"/>
                              </w:rPr>
                              <w:t>Daftar Gambar Tabel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39" type="#_x0000_t47" style="position:absolute;left:0;text-align:left;margin-left:320.1pt;margin-top:-25.7pt;width:104.15pt;height:57.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" adj="-26399,34674,-148,9755" filled="f" strokecolor="red" strokeweight=".25pt">
                <v:textbox>
                  <w:txbxContent>
                    <w:p w14:paraId="38709AD6" w14:textId="04146C64" w:rsidR="00C34CB1" w:rsidRDefault="00C34CB1" w:rsidP="009115AF">
                      <w:pPr>
                        <w:spacing w:line="240" w:lineRule="auto"/>
                        <w:jc w:val="center"/>
                        <w:rPr>
                          <w:sz w:val="16"/>
                          <w:szCs w:val="16"/>
                        </w:rPr>
                      </w:pPr>
                      <w:r>
                        <w:rPr>
                          <w:sz w:val="16"/>
                          <w:szCs w:val="16"/>
                        </w:rPr>
                        <w:t>Daftar Gambar Tabel Wajib Menggunakan Insert Caption, Font TNR, Size 12, spacing 2</w:t>
                      </w:r>
                    </w:p>
                  </w:txbxContent>
                </v:textbox>
                <o:callout v:ext="edit" minusy="t"/>
              </v:shape>
            </w:pict>
          </mc:Fallback>
        </mc:AlternateContent>
      </w:r>
      <w:r w:rsidR="000B6B44">
        <w:t>DAFTAR TABEL</w:t>
      </w:r>
      <w:bookmarkEnd w:id="14"/>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9D25BF2" w14:textId="276EF527" w:rsidR="00127B72"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sidR="00570C8F">
          <w:rPr>
            <w:rStyle w:val="Hyperlink"/>
            <w:noProof/>
          </w:rPr>
          <w:t>Tabel 3.</w:t>
        </w:r>
        <w:r w:rsidR="00127B72" w:rsidRPr="009414F0">
          <w:rPr>
            <w:rStyle w:val="Hyperlink"/>
            <w:noProof/>
          </w:rPr>
          <w:t>1 Definisi Operasional</w:t>
        </w:r>
        <w:r w:rsidR="00127B72">
          <w:rPr>
            <w:noProof/>
            <w:webHidden/>
          </w:rPr>
          <w:tab/>
        </w:r>
        <w:r w:rsidR="00737E79">
          <w:rPr>
            <w:noProof/>
            <w:webHidden/>
          </w:rPr>
          <w:t>5</w:t>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4B240E96" w:rsidR="000B6B44" w:rsidRDefault="00FB5460" w:rsidP="00FB5460">
      <w:pPr>
        <w:pStyle w:val="Heading1"/>
        <w:numPr>
          <w:ilvl w:val="0"/>
          <w:numId w:val="0"/>
        </w:numPr>
        <w:spacing w:after="480"/>
        <w:ind w:left="289"/>
      </w:pPr>
      <w:bookmarkStart w:id="15" w:name="_Toc88655939"/>
      <w:r w:rsidRPr="00FB5460">
        <w:lastRenderedPageBreak/>
        <w:t>DAFTAR LAMPIRAN</w:t>
      </w:r>
      <w:bookmarkEnd w:id="15"/>
    </w:p>
    <w:p w14:paraId="41506084" w14:textId="77777777" w:rsidR="004512B4" w:rsidRPr="004512B4" w:rsidRDefault="004512B4" w:rsidP="004512B4">
      <w:pPr>
        <w:pStyle w:val="NoSpacing"/>
      </w:pPr>
    </w:p>
    <w:p w14:paraId="284E8E01" w14:textId="4E5504AF" w:rsidR="00FB5460" w:rsidRDefault="00FB5460" w:rsidP="00FB5460">
      <w:pPr>
        <w:pStyle w:val="ListParagraph"/>
        <w:numPr>
          <w:ilvl w:val="0"/>
          <w:numId w:val="43"/>
        </w:numPr>
        <w:ind w:left="360"/>
      </w:pPr>
      <w:proofErr w:type="spellStart"/>
      <w:r>
        <w:t>Jadwal</w:t>
      </w:r>
      <w:proofErr w:type="spellEnd"/>
      <w:r>
        <w:t xml:space="preserve"> </w:t>
      </w:r>
      <w:proofErr w:type="spellStart"/>
      <w:r>
        <w:t>Penelitian</w:t>
      </w:r>
      <w:proofErr w:type="spellEnd"/>
    </w:p>
    <w:p w14:paraId="68AA9753" w14:textId="77777777"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28356977" w14:textId="159B8FD9" w:rsidR="00FB5460" w:rsidRPr="00954668" w:rsidRDefault="00FB5460" w:rsidP="00FB5460">
      <w:pPr>
        <w:pStyle w:val="ListParagraph"/>
        <w:numPr>
          <w:ilvl w:val="0"/>
          <w:numId w:val="43"/>
        </w:numPr>
        <w:tabs>
          <w:tab w:val="left" w:leader="dot" w:pos="7229"/>
          <w:tab w:val="left" w:pos="7655"/>
        </w:tabs>
        <w:ind w:left="360"/>
        <w:rPr>
          <w:szCs w:val="24"/>
          <w:highlight w:val="yellow"/>
          <w:lang w:val="sv-SE"/>
        </w:rPr>
      </w:pPr>
      <w:r w:rsidRPr="00954668">
        <w:rPr>
          <w:szCs w:val="24"/>
          <w:highlight w:val="yellow"/>
          <w:lang w:val="sv-SE"/>
        </w:rPr>
        <w:t>Daftar Singkatan dan Istilah</w:t>
      </w:r>
    </w:p>
    <w:p w14:paraId="241BCA2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77777777"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5232EA5C" w14:textId="39640D0A" w:rsidR="00C66275" w:rsidRPr="00C86EA5" w:rsidRDefault="00FB5460" w:rsidP="000B6B44">
      <w:pPr>
        <w:pStyle w:val="ListParagraph"/>
        <w:numPr>
          <w:ilvl w:val="0"/>
          <w:numId w:val="43"/>
        </w:numPr>
        <w:tabs>
          <w:tab w:val="left" w:leader="dot" w:pos="7229"/>
          <w:tab w:val="left" w:pos="7655"/>
        </w:tabs>
        <w:ind w:left="360"/>
        <w:rPr>
          <w:szCs w:val="24"/>
          <w:lang w:val="sv-SE"/>
        </w:rPr>
        <w:sectPr w:rsidR="00C66275" w:rsidRPr="00C86EA5" w:rsidSect="00C6559A">
          <w:headerReference w:type="default" r:id="rId17"/>
          <w:footerReference w:type="default" r:id="rId18"/>
          <w:pgSz w:w="11900" w:h="16840" w:code="9"/>
          <w:pgMar w:top="2268" w:right="1701" w:bottom="1701" w:left="2268" w:header="567" w:footer="567" w:gutter="0"/>
          <w:pgNumType w:fmt="lowerRoman" w:start="9"/>
          <w:cols w:space="708"/>
          <w:titlePg/>
          <w:docGrid w:linePitch="326"/>
        </w:sectPr>
      </w:pPr>
      <w:r>
        <w:rPr>
          <w:szCs w:val="24"/>
          <w:lang w:val="sv-SE"/>
        </w:rPr>
        <w:t>Berita Acara Perbaikan Proposal Tugas Akhir</w:t>
      </w:r>
    </w:p>
    <w:p w14:paraId="5232EA5E" w14:textId="4655515F" w:rsidR="003C2ECF" w:rsidRDefault="008D041A" w:rsidP="00141340">
      <w:pPr>
        <w:pStyle w:val="Heading1"/>
        <w:spacing w:after="0" w:line="480" w:lineRule="auto"/>
        <w:ind w:firstLine="289"/>
      </w:pPr>
      <w:bookmarkStart w:id="16" w:name="_Toc88655940"/>
      <w:r>
        <w:rPr>
          <w:noProof/>
        </w:rPr>
        <w:lastRenderedPageBreak/>
        <mc:AlternateContent>
          <mc:Choice Requires="wps">
            <w:drawing>
              <wp:anchor distT="0" distB="0" distL="114300" distR="114300" simplePos="0" relativeHeight="251811840" behindDoc="0" locked="0" layoutInCell="1" allowOverlap="1" wp14:anchorId="2DC38378" wp14:editId="206049F4">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913FC03" w:rsidR="00C34CB1" w:rsidRPr="006F2604" w:rsidRDefault="00C34CB1" w:rsidP="00CD70FC">
                            <w:pPr>
                              <w:spacing w:line="240" w:lineRule="auto"/>
                              <w:jc w:val="center"/>
                              <w:rPr>
                                <w:sz w:val="16"/>
                                <w:szCs w:val="14"/>
                              </w:rPr>
                            </w:pPr>
                            <w:r w:rsidRPr="006F2604">
                              <w:rPr>
                                <w:sz w:val="16"/>
                                <w:szCs w:val="14"/>
                              </w:rPr>
                              <w:t xml:space="preserve">Spacing atara </w:t>
                            </w:r>
                            <w:r>
                              <w:rPr>
                                <w:sz w:val="16"/>
                                <w:szCs w:val="14"/>
                              </w:rPr>
                              <w:t xml:space="preserve">BAB </w:t>
                            </w:r>
                            <w:r w:rsidRPr="006F2604">
                              <w:rPr>
                                <w:sz w:val="16"/>
                                <w:szCs w:val="14"/>
                              </w:rPr>
                              <w:t>de</w:t>
                            </w:r>
                            <w:r>
                              <w:rPr>
                                <w:sz w:val="16"/>
                                <w:szCs w:val="14"/>
                              </w:rPr>
                              <w:t>ngan Sub BAB 2,0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0" type="#_x0000_t50" style="position:absolute;left:0;text-align:left;margin-left:327.95pt;margin-top:43.4pt;width:132.3pt;height:35.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" adj="40,10438,-28894,9025" filled="f" strokecolor="red" strokeweight=".25pt">
                <v:textbox>
                  <w:txbxContent>
                    <w:p w14:paraId="08115F13" w14:textId="3913FC03" w:rsidR="00C34CB1" w:rsidRPr="006F2604" w:rsidRDefault="00C34CB1" w:rsidP="00CD70FC">
                      <w:pPr>
                        <w:spacing w:line="240" w:lineRule="auto"/>
                        <w:jc w:val="center"/>
                        <w:rPr>
                          <w:sz w:val="16"/>
                          <w:szCs w:val="14"/>
                        </w:rPr>
                      </w:pPr>
                      <w:r w:rsidRPr="006F2604">
                        <w:rPr>
                          <w:sz w:val="16"/>
                          <w:szCs w:val="14"/>
                        </w:rPr>
                        <w:t xml:space="preserve">Spacing atara </w:t>
                      </w:r>
                      <w:r>
                        <w:rPr>
                          <w:sz w:val="16"/>
                          <w:szCs w:val="14"/>
                        </w:rPr>
                        <w:t xml:space="preserve">BAB </w:t>
                      </w:r>
                      <w:r w:rsidRPr="006F2604">
                        <w:rPr>
                          <w:sz w:val="16"/>
                          <w:szCs w:val="14"/>
                        </w:rPr>
                        <w:t>de</w:t>
                      </w:r>
                      <w:r>
                        <w:rPr>
                          <w:sz w:val="16"/>
                          <w:szCs w:val="14"/>
                        </w:rPr>
                        <w:t>ngan Sub BAB 2,0 Spacing dengan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4432" behindDoc="0" locked="0" layoutInCell="1" allowOverlap="1" wp14:anchorId="701B01FA" wp14:editId="050D9613">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524F2DCC" w:rsidR="00C34CB1" w:rsidRDefault="00C34CB1"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1" type="#_x0000_t47" style="position:absolute;left:0;text-align:left;margin-left:324.3pt;margin-top:-41.4pt;width:137.05pt;height:3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Q4J6A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" adj="-19898,42197,-148,9755" filled="f" strokecolor="red" strokeweight=".25pt">
                <v:textbox>
                  <w:txbxContent>
                    <w:p w14:paraId="5727C376" w14:textId="524F2DCC" w:rsidR="00C34CB1" w:rsidRDefault="00C34CB1"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v:textbox>
                <o:callout v:ext="edit" minusy="t"/>
              </v:shape>
            </w:pict>
          </mc:Fallback>
        </mc:AlternateContent>
      </w:r>
      <w:r w:rsidR="00E1109C">
        <w:br/>
      </w:r>
      <w:r w:rsidR="00C16B75" w:rsidRPr="00D73A7C">
        <w:rPr>
          <w:sz w:val="24"/>
          <w:szCs w:val="28"/>
        </w:rPr>
        <w:t>PENDAHULUAN</w:t>
      </w:r>
      <w:bookmarkEnd w:id="16"/>
    </w:p>
    <w:p w14:paraId="5232EA5F" w14:textId="54A3349E" w:rsidR="00C16B75" w:rsidRDefault="00C16B75" w:rsidP="00C16B75">
      <w:pPr>
        <w:pStyle w:val="NoSpacing"/>
      </w:pPr>
    </w:p>
    <w:p w14:paraId="5F66B7BE" w14:textId="61E8823F" w:rsidR="005F1AF6" w:rsidRDefault="003A49F4" w:rsidP="008D041A">
      <w:pPr>
        <w:pStyle w:val="Heading2"/>
        <w:spacing w:after="0" w:line="480" w:lineRule="auto"/>
      </w:pPr>
      <w:bookmarkStart w:id="17" w:name="_Toc88655941"/>
      <w:r>
        <w:rPr>
          <w:rFonts w:cs="Times New Roman"/>
          <w:noProof/>
          <w:color w:val="auto"/>
          <w:szCs w:val="24"/>
        </w:rPr>
        <mc:AlternateContent>
          <mc:Choice Requires="wps">
            <w:drawing>
              <wp:anchor distT="0" distB="0" distL="114300" distR="114300" simplePos="0" relativeHeight="251813888" behindDoc="0" locked="0" layoutInCell="1" allowOverlap="1" wp14:anchorId="22DC4030" wp14:editId="7543026F">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EB7E2BE" w:rsidR="00C34CB1" w:rsidRDefault="00C34CB1" w:rsidP="003A49F4">
                            <w:pPr>
                              <w:spacing w:line="240" w:lineRule="auto"/>
                              <w:jc w:val="center"/>
                              <w:rPr>
                                <w:sz w:val="16"/>
                                <w:szCs w:val="16"/>
                              </w:rPr>
                            </w:pPr>
                            <w:r>
                              <w:rPr>
                                <w:sz w:val="16"/>
                                <w:szCs w:val="16"/>
                              </w:rPr>
                              <w:t>Spacing antara Sub BAB dengan sub-sub BAB 2</w:t>
                            </w:r>
                            <w:r>
                              <w:rPr>
                                <w:sz w:val="16"/>
                                <w:szCs w:val="14"/>
                              </w:rPr>
                              <w:t>,0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2" type="#_x0000_t47" style="position:absolute;left:0;text-align:left;margin-left:323.55pt;margin-top:12.6pt;width:137.6pt;height:55.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kLF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4tBXf7VV+QnGw6hmb1hN1yW8zw2x7pkYeHbwpGH5uSf4cKGgd6o9YVQo8+uj&#10;e28P8wtajGpYPBm2P/fEMIzEVwmTfRunMB3IBSEdT/3YmKFmO9TIfbVS8KBgECC7cPT2TnRHblT1&#10;BtO09FFBRSSF2BmmznTCyjULEbYsZctlMIPtpInbyBdNPbgn2r/t1+MbMbodUgfj/ai6JdWOQUPy&#10;2dZ7SrXcO8VL55VnXlsBNlt4S+0W9qtzKAer82/F4jcA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DhCQsX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EB7E2BE" w:rsidR="00C34CB1" w:rsidRDefault="00C34CB1" w:rsidP="003A49F4">
                      <w:pPr>
                        <w:spacing w:line="240" w:lineRule="auto"/>
                        <w:jc w:val="center"/>
                        <w:rPr>
                          <w:sz w:val="16"/>
                          <w:szCs w:val="16"/>
                        </w:rPr>
                      </w:pPr>
                      <w:r>
                        <w:rPr>
                          <w:sz w:val="16"/>
                          <w:szCs w:val="16"/>
                        </w:rPr>
                        <w:t>Spacing antara Sub BAB dengan sub-sub BAB 2</w:t>
                      </w:r>
                      <w:r>
                        <w:rPr>
                          <w:sz w:val="16"/>
                          <w:szCs w:val="14"/>
                        </w:rPr>
                        <w:t>,0 Spacing dengan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17"/>
      <w:proofErr w:type="spellEnd"/>
    </w:p>
    <w:p w14:paraId="4BED09E2" w14:textId="142680D2" w:rsidR="00183CD7" w:rsidRPr="000045E1" w:rsidRDefault="002C1A89"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29248" behindDoc="0" locked="0" layoutInCell="1" allowOverlap="1" wp14:anchorId="6011900C" wp14:editId="115BFDBE">
                <wp:simplePos x="0" y="0"/>
                <wp:positionH relativeFrom="column">
                  <wp:posOffset>4114459</wp:posOffset>
                </wp:positionH>
                <wp:positionV relativeFrom="paragraph">
                  <wp:posOffset>650486</wp:posOffset>
                </wp:positionV>
                <wp:extent cx="1747520" cy="701040"/>
                <wp:effectExtent l="3695700" t="571500" r="24130" b="22860"/>
                <wp:wrapNone/>
                <wp:docPr id="2"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79146"/>
                            <a:gd name="adj4" fmla="val -2106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0C81A3" w14:textId="77777777" w:rsidR="00C34CB1" w:rsidRDefault="00C34CB1" w:rsidP="002C1A89">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1900C" id="_x0000_s1043" type="#_x0000_t47" style="position:absolute;left:0;text-align:left;margin-left:323.95pt;margin-top:51.2pt;width:137.6pt;height:55.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" adj="-45498,-17096,-148,9755" fillcolor="white [3212]" strokecolor="red" strokeweight=".25pt">
                <v:textbox>
                  <w:txbxContent>
                    <w:p w14:paraId="650C81A3" w14:textId="77777777" w:rsidR="00C34CB1" w:rsidRDefault="00C34CB1" w:rsidP="002C1A89">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77777777"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5152" behindDoc="0" locked="0" layoutInCell="1" allowOverlap="1" wp14:anchorId="46658A15" wp14:editId="7BC8BC88">
                <wp:simplePos x="0" y="0"/>
                <wp:positionH relativeFrom="column">
                  <wp:posOffset>2512466</wp:posOffset>
                </wp:positionH>
                <wp:positionV relativeFrom="paragraph">
                  <wp:posOffset>1140739</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C34CB1" w:rsidRDefault="00C34CB1" w:rsidP="002965E9">
                              <w:pPr>
                                <w:spacing w:line="240" w:lineRule="auto"/>
                                <w:jc w:val="center"/>
                                <w:rPr>
                                  <w:sz w:val="16"/>
                                  <w:szCs w:val="16"/>
                                </w:rPr>
                              </w:pPr>
                              <w:r>
                                <w:rPr>
                                  <w:sz w:val="16"/>
                                  <w:szCs w:val="16"/>
                                </w:rPr>
                                <w:t xml:space="preserve">Font TNS, size 12 Jarak antara Nomor halaman dengan tepi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44" style="position:absolute;left:0;text-align:left;margin-left:197.85pt;margin-top:89.8pt;width:269.7pt;height:62.4pt;z-index:251825152;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U3r7A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">
                <v:shape id="Callout: Line 3" o:spid="_x0000_s1045"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C34CB1" w:rsidRDefault="00C34CB1" w:rsidP="002965E9">
                        <w:pPr>
                          <w:spacing w:line="240" w:lineRule="auto"/>
                          <w:jc w:val="center"/>
                          <w:rPr>
                            <w:sz w:val="16"/>
                            <w:szCs w:val="16"/>
                          </w:rPr>
                        </w:pPr>
                        <w:r>
                          <w:rPr>
                            <w:sz w:val="16"/>
                            <w:szCs w:val="16"/>
                          </w:rPr>
                          <w:t xml:space="preserve">Font TNS, size 12 Jarak antara Nomor halaman dengan tepi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46"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lastRenderedPageBreak/>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18" w:name="_Toc88655942"/>
      <w:r>
        <w:t>Sub-sub BAB</w:t>
      </w:r>
      <w:bookmarkEnd w:id="18"/>
    </w:p>
    <w:p w14:paraId="4FAED308" w14:textId="1373C3A0" w:rsidR="00E847DB" w:rsidRDefault="009C269E" w:rsidP="00D075BC">
      <w:pPr>
        <w:pStyle w:val="ListParagraph"/>
        <w:numPr>
          <w:ilvl w:val="0"/>
          <w:numId w:val="44"/>
        </w:numPr>
        <w:ind w:left="284" w:hanging="270"/>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D075BC">
      <w:pPr>
        <w:pStyle w:val="ListParagraph"/>
        <w:numPr>
          <w:ilvl w:val="0"/>
          <w:numId w:val="44"/>
        </w:numPr>
        <w:ind w:left="284" w:hanging="270"/>
      </w:pPr>
      <w:r>
        <w:rPr>
          <w:noProof/>
        </w:rPr>
        <w:drawing>
          <wp:anchor distT="0" distB="0" distL="114300" distR="114300" simplePos="0" relativeHeight="251814912" behindDoc="0" locked="0" layoutInCell="1" allowOverlap="1" wp14:anchorId="3C75E892" wp14:editId="6058779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p w14:paraId="5232EA66" w14:textId="5D87ED88" w:rsidR="00685696" w:rsidRDefault="003D07E4" w:rsidP="00CC00F9">
      <w:pPr>
        <w:pStyle w:val="Heading2"/>
        <w:spacing w:after="0" w:line="480" w:lineRule="auto"/>
      </w:pPr>
      <w:bookmarkStart w:id="19" w:name="_Toc88655943"/>
      <w:r>
        <w:rPr>
          <w:noProof/>
        </w:rPr>
        <w:lastRenderedPageBreak/>
        <mc:AlternateContent>
          <mc:Choice Requires="wpg">
            <w:drawing>
              <wp:anchor distT="0" distB="0" distL="114300" distR="114300" simplePos="0" relativeHeight="251827200" behindDoc="0" locked="0" layoutInCell="1" allowOverlap="1" wp14:anchorId="1A156949" wp14:editId="15A710EC">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C34CB1" w:rsidRDefault="00C34CB1" w:rsidP="005F6472">
                              <w:pPr>
                                <w:spacing w:line="240" w:lineRule="auto"/>
                                <w:jc w:val="center"/>
                                <w:rPr>
                                  <w:sz w:val="16"/>
                                  <w:szCs w:val="16"/>
                                </w:rPr>
                              </w:pPr>
                              <w:r>
                                <w:rPr>
                                  <w:sz w:val="16"/>
                                  <w:szCs w:val="16"/>
                                </w:rPr>
                                <w:t xml:space="preserve">Font TNS, size 12 Jarak antara Nomor halaman dengan tepi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47" style="position:absolute;left:0;text-align:left;margin-left:156.85pt;margin-top:-110.4pt;width:236.05pt;height:63.25pt;z-index:251827200;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">
                <v:shape id="Callout: Line 14" o:spid="_x0000_s1048"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C34CB1" w:rsidRDefault="00C34CB1" w:rsidP="005F6472">
                        <w:pPr>
                          <w:spacing w:line="240" w:lineRule="auto"/>
                          <w:jc w:val="center"/>
                          <w:rPr>
                            <w:sz w:val="16"/>
                            <w:szCs w:val="16"/>
                          </w:rPr>
                        </w:pPr>
                        <w:r>
                          <w:rPr>
                            <w:sz w:val="16"/>
                            <w:szCs w:val="16"/>
                          </w:rPr>
                          <w:t xml:space="preserve">Font TNS, size 12 Jarak antara Nomor halaman dengan tepi 1cm </w:t>
                        </w:r>
                      </w:p>
                    </w:txbxContent>
                  </v:textbox>
                </v:shape>
                <v:shape id="Straight Arrow Connector 15" o:spid="_x0000_s1049"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19"/>
      <w:proofErr w:type="spellEnd"/>
    </w:p>
    <w:p w14:paraId="63906A53" w14:textId="63C4E95E" w:rsidR="00EC40B6" w:rsidRDefault="00084DA9" w:rsidP="00CC00F9">
      <w:pPr>
        <w:pStyle w:val="Heading2"/>
        <w:spacing w:after="0" w:line="480" w:lineRule="auto"/>
      </w:pPr>
      <w:bookmarkStart w:id="20" w:name="_Toc88655944"/>
      <w:proofErr w:type="spellStart"/>
      <w:r w:rsidRPr="00084DA9">
        <w:t>Tujuan</w:t>
      </w:r>
      <w:bookmarkEnd w:id="20"/>
      <w:proofErr w:type="spellEnd"/>
    </w:p>
    <w:p w14:paraId="02F7C807" w14:textId="77777777" w:rsidR="00F42191" w:rsidRPr="001A50FD" w:rsidRDefault="00F42191" w:rsidP="002B486D">
      <w:pPr>
        <w:pStyle w:val="Heading3"/>
        <w:rPr>
          <w:rFonts w:eastAsia="Arial"/>
          <w:highlight w:val="yellow"/>
        </w:rPr>
      </w:pPr>
      <w:bookmarkStart w:id="21" w:name="_Toc88655945"/>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Umum</w:t>
      </w:r>
      <w:bookmarkEnd w:id="21"/>
      <w:proofErr w:type="spellEnd"/>
    </w:p>
    <w:p w14:paraId="76C17281" w14:textId="77777777" w:rsidR="00F42191" w:rsidRPr="001A50FD" w:rsidRDefault="00F42191" w:rsidP="002B486D">
      <w:pPr>
        <w:pStyle w:val="Heading3"/>
        <w:rPr>
          <w:rFonts w:eastAsia="Arial"/>
          <w:highlight w:val="yellow"/>
        </w:rPr>
      </w:pPr>
      <w:bookmarkStart w:id="22" w:name="_Toc88655946"/>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Khusus</w:t>
      </w:r>
      <w:bookmarkEnd w:id="22"/>
      <w:proofErr w:type="spellEnd"/>
    </w:p>
    <w:p w14:paraId="5232EA76" w14:textId="61F6E6A1" w:rsidR="000B6B44" w:rsidRDefault="000B6B44" w:rsidP="00CC00F9">
      <w:pPr>
        <w:pStyle w:val="Heading2"/>
        <w:spacing w:after="0" w:line="480" w:lineRule="auto"/>
      </w:pPr>
      <w:bookmarkStart w:id="23" w:name="_Toc88655947"/>
      <w:proofErr w:type="spellStart"/>
      <w:r>
        <w:t>Manfaat</w:t>
      </w:r>
      <w:bookmarkEnd w:id="23"/>
      <w:proofErr w:type="spellEnd"/>
    </w:p>
    <w:p w14:paraId="44F5E607" w14:textId="77777777" w:rsidR="002B486D" w:rsidRPr="001A50FD" w:rsidRDefault="002B486D" w:rsidP="002B486D">
      <w:pPr>
        <w:pStyle w:val="Heading3"/>
        <w:rPr>
          <w:rFonts w:eastAsia="Arial"/>
          <w:highlight w:val="yellow"/>
        </w:rPr>
      </w:pPr>
      <w:bookmarkStart w:id="24" w:name="_Toc88655948"/>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Teoretis</w:t>
      </w:r>
      <w:bookmarkEnd w:id="24"/>
      <w:proofErr w:type="spellEnd"/>
    </w:p>
    <w:p w14:paraId="3201BF94" w14:textId="57666180" w:rsidR="001973A0" w:rsidRDefault="002B486D" w:rsidP="001973A0">
      <w:pPr>
        <w:pStyle w:val="Heading3"/>
        <w:rPr>
          <w:highlight w:val="yellow"/>
        </w:rPr>
      </w:pPr>
      <w:bookmarkStart w:id="25" w:name="_Toc88655949"/>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Praktis</w:t>
      </w:r>
      <w:bookmarkEnd w:id="25"/>
      <w:proofErr w:type="spellEnd"/>
    </w:p>
    <w:p w14:paraId="5DA85022" w14:textId="77777777" w:rsidR="00F94679" w:rsidRDefault="00F94679">
      <w:pPr>
        <w:spacing w:after="160" w:line="259" w:lineRule="auto"/>
        <w:jc w:val="left"/>
        <w:rPr>
          <w:highlight w:val="yellow"/>
        </w:rPr>
        <w:sectPr w:rsidR="00F94679" w:rsidSect="00F94679">
          <w:headerReference w:type="default" r:id="rId20"/>
          <w:footerReference w:type="default" r:id="rId21"/>
          <w:headerReference w:type="first" r:id="rId22"/>
          <w:footerReference w:type="first" r:id="rId23"/>
          <w:pgSz w:w="11900" w:h="16840" w:code="9"/>
          <w:pgMar w:top="2268" w:right="1701" w:bottom="1701" w:left="2268" w:header="567" w:footer="567" w:gutter="0"/>
          <w:pgNumType w:start="1"/>
          <w:cols w:space="708"/>
          <w:titlePg/>
          <w:docGrid w:linePitch="326"/>
        </w:sectPr>
      </w:pPr>
    </w:p>
    <w:p w14:paraId="5232EA80" w14:textId="643180C2" w:rsidR="00C16B75" w:rsidRPr="00D73A7C" w:rsidRDefault="00E1109C" w:rsidP="00EE1DFE">
      <w:pPr>
        <w:pStyle w:val="Heading1"/>
        <w:spacing w:after="0" w:line="480" w:lineRule="auto"/>
        <w:ind w:firstLine="289"/>
        <w:rPr>
          <w:sz w:val="24"/>
          <w:szCs w:val="28"/>
        </w:rPr>
      </w:pPr>
      <w:r w:rsidRPr="00D73A7C">
        <w:rPr>
          <w:sz w:val="24"/>
          <w:szCs w:val="28"/>
        </w:rPr>
        <w:lastRenderedPageBreak/>
        <w:br/>
      </w:r>
      <w:bookmarkStart w:id="26" w:name="_Toc88655950"/>
      <w:r w:rsidR="000B6B44" w:rsidRPr="00D73A7C">
        <w:rPr>
          <w:sz w:val="24"/>
          <w:szCs w:val="28"/>
        </w:rPr>
        <w:t>TINJAUAN PUSTAKA</w:t>
      </w:r>
      <w:bookmarkEnd w:id="26"/>
    </w:p>
    <w:p w14:paraId="7E2D9D40" w14:textId="77777777" w:rsidR="00DF4CA7" w:rsidRPr="00DF4CA7" w:rsidRDefault="00DF4CA7" w:rsidP="00DF4CA7">
      <w:pPr>
        <w:pStyle w:val="NoSpacing"/>
      </w:pPr>
    </w:p>
    <w:p w14:paraId="528E885D" w14:textId="77777777" w:rsidR="0027498F" w:rsidRPr="0027498F" w:rsidRDefault="0027498F" w:rsidP="0027498F">
      <w:pPr>
        <w:pStyle w:val="Heading2"/>
      </w:pPr>
      <w:bookmarkStart w:id="27" w:name="_Toc88655951"/>
      <w:proofErr w:type="spellStart"/>
      <w:r w:rsidRPr="0027498F">
        <w:t>Landasan</w:t>
      </w:r>
      <w:proofErr w:type="spellEnd"/>
      <w:r w:rsidRPr="0027498F">
        <w:t xml:space="preserve"> </w:t>
      </w:r>
      <w:proofErr w:type="spellStart"/>
      <w:r w:rsidRPr="0027498F">
        <w:t>Teori</w:t>
      </w:r>
      <w:bookmarkEnd w:id="27"/>
      <w:proofErr w:type="spellEnd"/>
    </w:p>
    <w:p w14:paraId="4112391E" w14:textId="77777777" w:rsidR="0027498F" w:rsidRPr="0027498F" w:rsidRDefault="0027498F" w:rsidP="0027498F">
      <w:pPr>
        <w:pStyle w:val="Heading2"/>
      </w:pPr>
      <w:bookmarkStart w:id="28" w:name="_Toc88655952"/>
      <w:proofErr w:type="spellStart"/>
      <w:r w:rsidRPr="0027498F">
        <w:t>Kerangka</w:t>
      </w:r>
      <w:proofErr w:type="spellEnd"/>
      <w:r w:rsidRPr="0027498F">
        <w:t xml:space="preserve"> </w:t>
      </w:r>
      <w:proofErr w:type="spellStart"/>
      <w:r w:rsidRPr="0027498F">
        <w:t>Pemikiran</w:t>
      </w:r>
      <w:bookmarkEnd w:id="28"/>
      <w:proofErr w:type="spellEnd"/>
    </w:p>
    <w:p w14:paraId="3B20A027" w14:textId="77777777" w:rsidR="00342050" w:rsidRDefault="00342050" w:rsidP="00342050">
      <w:pPr>
        <w:tabs>
          <w:tab w:val="left" w:pos="6900"/>
        </w:tabs>
      </w:pPr>
    </w:p>
    <w:p w14:paraId="1DC18B4D" w14:textId="5FB84449" w:rsidR="001A50FD" w:rsidRPr="00342050" w:rsidRDefault="001A50FD" w:rsidP="00342050">
      <w:pPr>
        <w:tabs>
          <w:tab w:val="left" w:pos="6900"/>
        </w:tabs>
        <w:sectPr w:rsidR="001A50FD" w:rsidRPr="00342050" w:rsidSect="00F94679">
          <w:headerReference w:type="first" r:id="rId24"/>
          <w:footerReference w:type="first" r:id="rId25"/>
          <w:pgSz w:w="11900" w:h="16840" w:code="9"/>
          <w:pgMar w:top="2268" w:right="1701" w:bottom="1701" w:left="2268" w:header="567" w:footer="567" w:gutter="0"/>
          <w:pgNumType w:start="4"/>
          <w:cols w:space="708"/>
          <w:titlePg/>
          <w:docGrid w:linePitch="326"/>
        </w:sectPr>
      </w:pPr>
    </w:p>
    <w:p w14:paraId="5232EAF6" w14:textId="2DF95A1C" w:rsidR="000B6B44" w:rsidRDefault="00E1109C" w:rsidP="00214F61">
      <w:pPr>
        <w:pStyle w:val="Heading1"/>
        <w:spacing w:after="0" w:line="480" w:lineRule="auto"/>
        <w:ind w:firstLine="289"/>
        <w:rPr>
          <w:sz w:val="24"/>
          <w:szCs w:val="28"/>
        </w:rPr>
      </w:pPr>
      <w:r w:rsidRPr="00D73A7C">
        <w:rPr>
          <w:sz w:val="24"/>
          <w:szCs w:val="28"/>
        </w:rPr>
        <w:lastRenderedPageBreak/>
        <w:br/>
      </w:r>
      <w:bookmarkStart w:id="29" w:name="_Toc88655953"/>
      <w:r w:rsidR="000B6B44" w:rsidRPr="00D73A7C">
        <w:rPr>
          <w:sz w:val="24"/>
          <w:szCs w:val="28"/>
        </w:rPr>
        <w:t>METODE PENELITIAN</w:t>
      </w:r>
      <w:bookmarkEnd w:id="29"/>
    </w:p>
    <w:p w14:paraId="5202A941" w14:textId="77777777" w:rsidR="004512B4" w:rsidRPr="004512B4" w:rsidRDefault="004512B4" w:rsidP="004512B4">
      <w:pPr>
        <w:pStyle w:val="NoSpacing"/>
      </w:pPr>
    </w:p>
    <w:p w14:paraId="1676B5BA" w14:textId="254554CC" w:rsidR="00785DC3" w:rsidRPr="000D1AE9" w:rsidRDefault="00785DC3" w:rsidP="000D1AE9">
      <w:pPr>
        <w:pStyle w:val="Heading2"/>
      </w:pPr>
      <w:bookmarkStart w:id="30" w:name="_Toc88655954"/>
      <w:proofErr w:type="spellStart"/>
      <w:r w:rsidRPr="000D1AE9">
        <w:t>Rancangan</w:t>
      </w:r>
      <w:proofErr w:type="spellEnd"/>
      <w:r w:rsidRPr="000D1AE9">
        <w:t xml:space="preserve"> </w:t>
      </w:r>
      <w:proofErr w:type="spellStart"/>
      <w:r w:rsidRPr="000D1AE9">
        <w:t>Strateg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0"/>
    </w:p>
    <w:p w14:paraId="63264F06" w14:textId="4C56ECD0" w:rsidR="00785DC3" w:rsidRDefault="00785DC3" w:rsidP="000D1AE9">
      <w:pPr>
        <w:pStyle w:val="Heading3"/>
      </w:pPr>
      <w:bookmarkStart w:id="31" w:name="_Toc88655955"/>
      <w:proofErr w:type="spellStart"/>
      <w:r>
        <w:t>Metode</w:t>
      </w:r>
      <w:proofErr w:type="spellEnd"/>
      <w:r>
        <w:t xml:space="preserve"> </w:t>
      </w:r>
      <w:r w:rsidRPr="00493F55">
        <w:rPr>
          <w:i/>
          <w:iCs/>
        </w:rPr>
        <w:t>Literature Review</w:t>
      </w:r>
      <w:bookmarkEnd w:id="31"/>
    </w:p>
    <w:p w14:paraId="4FB28AB2" w14:textId="6BDF31E2" w:rsidR="00785DC3" w:rsidRDefault="00785DC3" w:rsidP="000D1AE9">
      <w:pPr>
        <w:pStyle w:val="Heading3"/>
      </w:pPr>
      <w:bookmarkStart w:id="32" w:name="_Toc88655956"/>
      <w:proofErr w:type="spellStart"/>
      <w:r>
        <w:t>Sumber</w:t>
      </w:r>
      <w:proofErr w:type="spellEnd"/>
      <w:r>
        <w:t xml:space="preserve"> </w:t>
      </w:r>
      <w:r w:rsidRPr="00493F55">
        <w:rPr>
          <w:i/>
          <w:iCs/>
        </w:rPr>
        <w:t>Literature Review</w:t>
      </w:r>
      <w:bookmarkEnd w:id="32"/>
    </w:p>
    <w:p w14:paraId="50E70F1B" w14:textId="77777777" w:rsidR="00785DC3" w:rsidRPr="000D1AE9" w:rsidRDefault="00785DC3" w:rsidP="000D1AE9">
      <w:pPr>
        <w:pStyle w:val="Heading2"/>
      </w:pPr>
      <w:bookmarkStart w:id="33" w:name="_Toc88655957"/>
      <w:r w:rsidRPr="000D1AE9">
        <w:t xml:space="preserve">Kata </w:t>
      </w:r>
      <w:proofErr w:type="spellStart"/>
      <w:r w:rsidRPr="000D1AE9">
        <w:t>Kunc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3"/>
    </w:p>
    <w:p w14:paraId="30814240" w14:textId="6127DA1A" w:rsidR="00785DC3" w:rsidRPr="000D1AE9" w:rsidRDefault="00785DC3" w:rsidP="000D1AE9">
      <w:pPr>
        <w:pStyle w:val="Heading2"/>
      </w:pPr>
      <w:bookmarkStart w:id="34" w:name="_Toc88655958"/>
      <w:proofErr w:type="spellStart"/>
      <w:r w:rsidRPr="000D1AE9">
        <w:t>Kriteria</w:t>
      </w:r>
      <w:proofErr w:type="spellEnd"/>
      <w:r w:rsidRPr="000D1AE9">
        <w:t xml:space="preserve"> </w:t>
      </w:r>
      <w:r w:rsidRPr="00493F55">
        <w:rPr>
          <w:i/>
          <w:iCs/>
        </w:rPr>
        <w:t>Literature Review</w:t>
      </w:r>
      <w:bookmarkEnd w:id="34"/>
    </w:p>
    <w:p w14:paraId="69D762C5" w14:textId="0E8DB972" w:rsidR="00785DC3" w:rsidRPr="000D1AE9" w:rsidRDefault="00785DC3" w:rsidP="000D1AE9">
      <w:pPr>
        <w:pStyle w:val="Heading2"/>
      </w:pPr>
      <w:bookmarkStart w:id="35" w:name="_Toc88655959"/>
      <w:proofErr w:type="spellStart"/>
      <w:r w:rsidRPr="000D1AE9">
        <w:t>Tahapan</w:t>
      </w:r>
      <w:proofErr w:type="spellEnd"/>
      <w:r w:rsidRPr="000D1AE9">
        <w:t xml:space="preserve"> </w:t>
      </w:r>
      <w:r w:rsidRPr="00493F55">
        <w:rPr>
          <w:i/>
          <w:iCs/>
        </w:rPr>
        <w:t>Literature Review</w:t>
      </w:r>
      <w:bookmarkEnd w:id="35"/>
    </w:p>
    <w:p w14:paraId="06F51163" w14:textId="771519BA" w:rsidR="00785DC3" w:rsidRPr="000D1AE9" w:rsidRDefault="00785DC3" w:rsidP="000D1AE9">
      <w:pPr>
        <w:pStyle w:val="Heading2"/>
      </w:pPr>
      <w:bookmarkStart w:id="36" w:name="_Toc88655960"/>
      <w:proofErr w:type="spellStart"/>
      <w:r w:rsidRPr="000D1AE9">
        <w:t>Seleksi</w:t>
      </w:r>
      <w:proofErr w:type="spellEnd"/>
      <w:r w:rsidRPr="000D1AE9">
        <w:t xml:space="preserve"> </w:t>
      </w:r>
      <w:proofErr w:type="spellStart"/>
      <w:r w:rsidRPr="000D1AE9">
        <w:t>Studi</w:t>
      </w:r>
      <w:proofErr w:type="spellEnd"/>
      <w:r w:rsidRPr="000D1AE9">
        <w:t xml:space="preserve"> </w:t>
      </w:r>
      <w:r w:rsidRPr="00493F55">
        <w:rPr>
          <w:i/>
          <w:iCs/>
        </w:rPr>
        <w:t>Literature</w:t>
      </w:r>
      <w:bookmarkEnd w:id="36"/>
    </w:p>
    <w:p w14:paraId="0A9C0E53" w14:textId="152D2525" w:rsidR="00F94679" w:rsidRDefault="00785DC3" w:rsidP="00F94679">
      <w:pPr>
        <w:pStyle w:val="Heading2"/>
      </w:pPr>
      <w:bookmarkStart w:id="37" w:name="_Toc88655961"/>
      <w:proofErr w:type="spellStart"/>
      <w:r w:rsidRPr="000D1AE9">
        <w:t>Penilaian</w:t>
      </w:r>
      <w:proofErr w:type="spellEnd"/>
      <w:r w:rsidRPr="000D1AE9">
        <w:t xml:space="preserve"> </w:t>
      </w:r>
      <w:proofErr w:type="spellStart"/>
      <w:r w:rsidRPr="000D1AE9">
        <w:t>Kualitas</w:t>
      </w:r>
      <w:proofErr w:type="spellEnd"/>
      <w:r w:rsidRPr="000D1AE9">
        <w:t xml:space="preserve"> </w:t>
      </w:r>
      <w:proofErr w:type="spellStart"/>
      <w:r w:rsidRPr="000D1AE9">
        <w:t>Artikel</w:t>
      </w:r>
      <w:bookmarkEnd w:id="37"/>
      <w:proofErr w:type="spellEnd"/>
    </w:p>
    <w:p w14:paraId="2A4E37AB" w14:textId="77777777" w:rsidR="00F94679" w:rsidRDefault="00F94679" w:rsidP="00F94679">
      <w:pPr>
        <w:sectPr w:rsidR="00F94679" w:rsidSect="00A21BFC">
          <w:pgSz w:w="11900" w:h="16840" w:code="9"/>
          <w:pgMar w:top="2268" w:right="1701" w:bottom="1701" w:left="2268" w:header="567" w:footer="567" w:gutter="0"/>
          <w:cols w:space="708"/>
          <w:titlePg/>
          <w:docGrid w:linePitch="326"/>
        </w:sectPr>
      </w:pPr>
    </w:p>
    <w:p w14:paraId="27513E32" w14:textId="4D7A6CF1" w:rsidR="00EF4A89" w:rsidRDefault="00C56E2C" w:rsidP="00F86651">
      <w:pPr>
        <w:pStyle w:val="Heading1"/>
        <w:numPr>
          <w:ilvl w:val="0"/>
          <w:numId w:val="0"/>
        </w:numPr>
        <w:spacing w:line="480" w:lineRule="auto"/>
        <w:ind w:left="289"/>
        <w:rPr>
          <w:rFonts w:eastAsia="Arial"/>
        </w:rPr>
      </w:pPr>
      <w:bookmarkStart w:id="38" w:name="_Toc88655962"/>
      <w:r w:rsidRPr="00455EBA">
        <w:rPr>
          <w:rFonts w:cs="Times New Roman"/>
          <w:noProof/>
          <w:color w:val="auto"/>
          <w:sz w:val="22"/>
          <w:szCs w:val="22"/>
        </w:rPr>
        <w:lastRenderedPageBreak/>
        <mc:AlternateContent>
          <mc:Choice Requires="wps">
            <w:drawing>
              <wp:anchor distT="0" distB="0" distL="114300" distR="114300" simplePos="0" relativeHeight="251796480" behindDoc="0" locked="0" layoutInCell="1" allowOverlap="1" wp14:anchorId="34D21C8A" wp14:editId="3CF20200">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7553EAAB" w:rsidR="00C34CB1" w:rsidRDefault="00C34CB1" w:rsidP="00C56E2C">
                            <w:pPr>
                              <w:spacing w:line="240" w:lineRule="auto"/>
                              <w:jc w:val="center"/>
                              <w:rPr>
                                <w:sz w:val="16"/>
                                <w:szCs w:val="16"/>
                              </w:rPr>
                            </w:pPr>
                            <w:r>
                              <w:rPr>
                                <w:sz w:val="16"/>
                                <w:szCs w:val="16"/>
                              </w:rPr>
                              <w:t xml:space="preserve">Daftar Pustaka wajib menggunakan Mendeley dengan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0" type="#_x0000_t47" style="position:absolute;left:0;text-align:left;margin-left:297.15pt;margin-top:-9.1pt;width:131.55pt;height:48.9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lW3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13HR6E9UdbVb9C2xvVzQOr6bqBvtsQ6x6JgXaCUQFDzX2FDxcKaqfiCqO9Mr/eO/d4eJdg&#10;xegEA6XC9ueBGIaR+CLhxX7KisJPoLApJtMcNmZs2Y4t8tCuFDQENDhEF5Ye70S/5Ea1L/BKlt4r&#10;mIik4LvC1Jl+s3LdoIPpSdlyGWAwdTRxG/mkqSf3QvuefT6/EKPj43PwbB9UP3zIPLR3J/IF629K&#10;tTw4xRvnjRdd4wYmVuilOF39SBzvA+ryG7D4DQ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B7TlW3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7553EAAB" w:rsidR="00C34CB1" w:rsidRDefault="00C34CB1" w:rsidP="00C56E2C">
                      <w:pPr>
                        <w:spacing w:line="240" w:lineRule="auto"/>
                        <w:jc w:val="center"/>
                        <w:rPr>
                          <w:sz w:val="16"/>
                          <w:szCs w:val="16"/>
                        </w:rPr>
                      </w:pPr>
                      <w:r>
                        <w:rPr>
                          <w:sz w:val="16"/>
                          <w:szCs w:val="16"/>
                        </w:rPr>
                        <w:t xml:space="preserve">Daftar Pustaka wajib menggunakan Mendeley dengan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38"/>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26"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3BD09816" w14:textId="4E4B16A0" w:rsidR="00295C4B" w:rsidRPr="00780504" w:rsidRDefault="00150546" w:rsidP="00780504">
      <w:pPr>
        <w:widowControl w:val="0"/>
        <w:autoSpaceDE w:val="0"/>
        <w:autoSpaceDN w:val="0"/>
        <w:adjustRightInd w:val="0"/>
        <w:spacing w:after="480" w:line="240" w:lineRule="auto"/>
        <w:ind w:left="709" w:hanging="709"/>
        <w:rPr>
          <w:rFonts w:cs="Times New Roman"/>
          <w:noProof/>
          <w:szCs w:val="24"/>
        </w:rPr>
        <w:sectPr w:rsidR="00295C4B" w:rsidRPr="00780504" w:rsidSect="00A21BFC">
          <w:headerReference w:type="first" r:id="rId27"/>
          <w:footerReference w:type="first" r:id="rId28"/>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29"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21056" behindDoc="0" locked="0" layoutInCell="1" allowOverlap="1" wp14:anchorId="0F1299D1" wp14:editId="2B43A1C7">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31"/>
          <w:footerReference w:type="default" r:id="rId32"/>
          <w:headerReference w:type="first" r:id="rId33"/>
          <w:footerReference w:type="first" r:id="rId34"/>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E75FAD">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40009F">
            <w:pPr>
              <w:jc w:val="center"/>
              <w:rPr>
                <w:sz w:val="18"/>
                <w:szCs w:val="18"/>
              </w:rPr>
            </w:pPr>
            <w:proofErr w:type="spellStart"/>
            <w:r w:rsidRPr="000C3BF3">
              <w:rPr>
                <w:b/>
                <w:sz w:val="18"/>
                <w:szCs w:val="18"/>
              </w:rPr>
              <w:t>Bulan</w:t>
            </w:r>
            <w:proofErr w:type="spellEnd"/>
          </w:p>
        </w:tc>
      </w:tr>
      <w:tr w:rsidR="000C3BF3" w:rsidRPr="000C3BF3" w14:paraId="10E5BCE3" w14:textId="77777777" w:rsidTr="00E75FAD">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vAlign w:val="center"/>
          </w:tcPr>
          <w:p w14:paraId="710192AB" w14:textId="77777777" w:rsidR="000C3BF3" w:rsidRPr="000C3BF3" w:rsidRDefault="000C3BF3" w:rsidP="0040009F">
            <w:pPr>
              <w:jc w:val="center"/>
              <w:rPr>
                <w:b/>
                <w:sz w:val="18"/>
                <w:szCs w:val="18"/>
              </w:rPr>
            </w:pPr>
            <w:r w:rsidRPr="000C3BF3">
              <w:rPr>
                <w:b/>
                <w:sz w:val="18"/>
                <w:szCs w:val="18"/>
              </w:rPr>
              <w:t>12-2020</w:t>
            </w:r>
          </w:p>
        </w:tc>
        <w:tc>
          <w:tcPr>
            <w:tcW w:w="1372" w:type="dxa"/>
            <w:gridSpan w:val="4"/>
            <w:vAlign w:val="center"/>
          </w:tcPr>
          <w:p w14:paraId="64649352" w14:textId="77777777" w:rsidR="000C3BF3" w:rsidRPr="000C3BF3" w:rsidRDefault="000C3BF3" w:rsidP="0040009F">
            <w:pPr>
              <w:jc w:val="center"/>
              <w:rPr>
                <w:b/>
                <w:sz w:val="18"/>
                <w:szCs w:val="18"/>
              </w:rPr>
            </w:pPr>
            <w:r w:rsidRPr="000C3BF3">
              <w:rPr>
                <w:b/>
                <w:sz w:val="18"/>
                <w:szCs w:val="18"/>
              </w:rPr>
              <w:t>01-2020</w:t>
            </w:r>
          </w:p>
        </w:tc>
        <w:tc>
          <w:tcPr>
            <w:tcW w:w="1372" w:type="dxa"/>
            <w:gridSpan w:val="4"/>
            <w:vAlign w:val="center"/>
          </w:tcPr>
          <w:p w14:paraId="01748B88" w14:textId="77777777" w:rsidR="000C3BF3" w:rsidRPr="000C3BF3" w:rsidRDefault="000C3BF3" w:rsidP="0040009F">
            <w:pPr>
              <w:jc w:val="center"/>
              <w:rPr>
                <w:b/>
                <w:sz w:val="18"/>
                <w:szCs w:val="18"/>
              </w:rPr>
            </w:pPr>
            <w:r w:rsidRPr="000C3BF3">
              <w:rPr>
                <w:b/>
                <w:sz w:val="18"/>
                <w:szCs w:val="18"/>
              </w:rPr>
              <w:t>02-2021</w:t>
            </w:r>
          </w:p>
        </w:tc>
        <w:tc>
          <w:tcPr>
            <w:tcW w:w="1372" w:type="dxa"/>
            <w:gridSpan w:val="4"/>
            <w:vAlign w:val="center"/>
          </w:tcPr>
          <w:p w14:paraId="6F19929B" w14:textId="77777777" w:rsidR="000C3BF3" w:rsidRPr="000C3BF3" w:rsidRDefault="000C3BF3" w:rsidP="0040009F">
            <w:pPr>
              <w:jc w:val="center"/>
              <w:rPr>
                <w:b/>
                <w:sz w:val="18"/>
                <w:szCs w:val="18"/>
              </w:rPr>
            </w:pPr>
            <w:r w:rsidRPr="000C3BF3">
              <w:rPr>
                <w:b/>
                <w:sz w:val="18"/>
                <w:szCs w:val="18"/>
              </w:rPr>
              <w:t>03-2021</w:t>
            </w:r>
          </w:p>
        </w:tc>
        <w:tc>
          <w:tcPr>
            <w:tcW w:w="1372" w:type="dxa"/>
            <w:gridSpan w:val="4"/>
            <w:vAlign w:val="center"/>
          </w:tcPr>
          <w:p w14:paraId="431A38F9" w14:textId="77777777" w:rsidR="000C3BF3" w:rsidRPr="000C3BF3" w:rsidRDefault="000C3BF3" w:rsidP="0040009F">
            <w:pPr>
              <w:jc w:val="center"/>
              <w:rPr>
                <w:b/>
                <w:sz w:val="18"/>
                <w:szCs w:val="18"/>
              </w:rPr>
            </w:pPr>
            <w:r w:rsidRPr="000C3BF3">
              <w:rPr>
                <w:b/>
                <w:sz w:val="18"/>
                <w:szCs w:val="18"/>
              </w:rPr>
              <w:t>04-2021</w:t>
            </w:r>
          </w:p>
        </w:tc>
        <w:tc>
          <w:tcPr>
            <w:tcW w:w="1376" w:type="dxa"/>
            <w:gridSpan w:val="4"/>
            <w:vAlign w:val="center"/>
          </w:tcPr>
          <w:p w14:paraId="600886CA" w14:textId="77777777" w:rsidR="000C3BF3" w:rsidRPr="000C3BF3" w:rsidRDefault="000C3BF3" w:rsidP="0040009F">
            <w:pPr>
              <w:jc w:val="center"/>
              <w:rPr>
                <w:b/>
                <w:sz w:val="18"/>
                <w:szCs w:val="18"/>
              </w:rPr>
            </w:pPr>
            <w:r w:rsidRPr="000C3BF3">
              <w:rPr>
                <w:b/>
                <w:sz w:val="18"/>
                <w:szCs w:val="18"/>
              </w:rPr>
              <w:t>05-2021</w:t>
            </w:r>
          </w:p>
        </w:tc>
        <w:tc>
          <w:tcPr>
            <w:tcW w:w="1375" w:type="dxa"/>
            <w:gridSpan w:val="4"/>
            <w:vAlign w:val="center"/>
          </w:tcPr>
          <w:p w14:paraId="4227E786" w14:textId="77777777" w:rsidR="000C3BF3" w:rsidRPr="000C3BF3" w:rsidRDefault="000C3BF3" w:rsidP="0040009F">
            <w:pPr>
              <w:jc w:val="center"/>
              <w:rPr>
                <w:b/>
                <w:sz w:val="18"/>
                <w:szCs w:val="18"/>
              </w:rPr>
            </w:pPr>
            <w:r w:rsidRPr="000C3BF3">
              <w:rPr>
                <w:b/>
                <w:sz w:val="18"/>
                <w:szCs w:val="18"/>
              </w:rPr>
              <w:t>06-2021</w:t>
            </w:r>
          </w:p>
        </w:tc>
        <w:tc>
          <w:tcPr>
            <w:tcW w:w="1374" w:type="dxa"/>
            <w:gridSpan w:val="4"/>
            <w:vAlign w:val="center"/>
          </w:tcPr>
          <w:p w14:paraId="0FE9C7FD" w14:textId="77777777" w:rsidR="000C3BF3" w:rsidRPr="000C3BF3" w:rsidRDefault="000C3BF3" w:rsidP="0040009F">
            <w:pPr>
              <w:jc w:val="center"/>
              <w:rPr>
                <w:b/>
                <w:sz w:val="18"/>
                <w:szCs w:val="18"/>
              </w:rPr>
            </w:pPr>
            <w:r w:rsidRPr="000C3BF3">
              <w:rPr>
                <w:b/>
                <w:sz w:val="18"/>
                <w:szCs w:val="18"/>
              </w:rPr>
              <w:t>07-2021</w:t>
            </w:r>
          </w:p>
        </w:tc>
        <w:tc>
          <w:tcPr>
            <w:tcW w:w="1373" w:type="dxa"/>
            <w:gridSpan w:val="4"/>
            <w:vAlign w:val="center"/>
          </w:tcPr>
          <w:p w14:paraId="16A9F341" w14:textId="77777777" w:rsidR="000C3BF3" w:rsidRPr="000C3BF3" w:rsidRDefault="000C3BF3" w:rsidP="0040009F">
            <w:pPr>
              <w:rPr>
                <w:sz w:val="18"/>
                <w:szCs w:val="18"/>
              </w:rPr>
            </w:pPr>
            <w:r w:rsidRPr="000C3BF3">
              <w:rPr>
                <w:b/>
                <w:sz w:val="18"/>
                <w:szCs w:val="18"/>
              </w:rPr>
              <w:t>08-2021</w:t>
            </w:r>
          </w:p>
        </w:tc>
      </w:tr>
      <w:tr w:rsidR="000C3BF3" w:rsidRPr="000C3BF3" w14:paraId="79C95855" w14:textId="77777777" w:rsidTr="00E75FAD">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68D3E584" w14:textId="77777777" w:rsidR="00DA3B9B" w:rsidRDefault="00DA3B9B" w:rsidP="000C3BF3">
      <w:pPr>
        <w:spacing w:after="160" w:line="259" w:lineRule="auto"/>
        <w:rPr>
          <w:b/>
          <w:bCs/>
        </w:rPr>
        <w:sectPr w:rsidR="00DA3B9B" w:rsidSect="00583589">
          <w:headerReference w:type="first" r:id="rId35"/>
          <w:footerReference w:type="first" r:id="rId36"/>
          <w:pgSz w:w="16840" w:h="11900" w:orient="landscape" w:code="9"/>
          <w:pgMar w:top="1276" w:right="1134" w:bottom="1134" w:left="1134" w:header="1126" w:footer="567" w:gutter="0"/>
          <w:cols w:space="708"/>
          <w:titlePg/>
          <w:docGrid w:linePitch="326"/>
        </w:sectPr>
      </w:pPr>
    </w:p>
    <w:p w14:paraId="6BCB0BCA" w14:textId="77777777" w:rsidR="00DA3B9B" w:rsidRDefault="00DA3B9B" w:rsidP="00DA3B9B">
      <w:pPr>
        <w:spacing w:after="240" w:line="240" w:lineRule="auto"/>
        <w:jc w:val="center"/>
        <w:rPr>
          <w:b/>
          <w:bCs/>
        </w:rPr>
      </w:pPr>
      <w:bookmarkStart w:id="39" w:name="_Hlk90043065"/>
      <w:r>
        <w:rPr>
          <w:b/>
          <w:bCs/>
        </w:rPr>
        <w:lastRenderedPageBreak/>
        <w:t xml:space="preserve">BERITA ACARA PERBAIKAN </w:t>
      </w:r>
      <w:r>
        <w:rPr>
          <w:b/>
          <w:bCs/>
        </w:rPr>
        <w:br/>
        <w:t>PROPOSAL SKRIPSI</w:t>
      </w:r>
    </w:p>
    <w:p w14:paraId="67903B11" w14:textId="77777777" w:rsidR="00DA3B9B" w:rsidRPr="00DE4A3F" w:rsidRDefault="00DA3B9B" w:rsidP="00DA3B9B">
      <w:pPr>
        <w:spacing w:after="160" w:line="240" w:lineRule="auto"/>
        <w:jc w:val="center"/>
        <w:rPr>
          <w:b/>
          <w:bCs/>
          <w:sz w:val="2"/>
          <w:szCs w:val="2"/>
        </w:rPr>
      </w:pPr>
    </w:p>
    <w:tbl>
      <w:tblPr>
        <w:tblStyle w:val="TableGrid"/>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96"/>
        <w:gridCol w:w="6904"/>
      </w:tblGrid>
      <w:tr w:rsidR="00DA3B9B" w:rsidRPr="00D15D3E" w14:paraId="58920E85" w14:textId="77777777" w:rsidTr="00C34CB1">
        <w:tc>
          <w:tcPr>
            <w:tcW w:w="2035" w:type="dxa"/>
            <w:vAlign w:val="center"/>
          </w:tcPr>
          <w:p w14:paraId="2336FC21" w14:textId="77777777" w:rsidR="00DA3B9B" w:rsidRPr="00D15D3E" w:rsidRDefault="00DA3B9B" w:rsidP="00C34CB1">
            <w:pPr>
              <w:spacing w:line="360" w:lineRule="auto"/>
              <w:ind w:left="-109"/>
              <w:rPr>
                <w:b/>
                <w:bCs/>
              </w:rPr>
            </w:pPr>
            <w:proofErr w:type="spellStart"/>
            <w:r w:rsidRPr="00D15D3E">
              <w:rPr>
                <w:b/>
                <w:bCs/>
              </w:rPr>
              <w:t>Nama</w:t>
            </w:r>
            <w:proofErr w:type="spellEnd"/>
            <w:r w:rsidRPr="00D15D3E">
              <w:rPr>
                <w:b/>
                <w:bCs/>
              </w:rPr>
              <w:t xml:space="preserve"> </w:t>
            </w:r>
            <w:proofErr w:type="spellStart"/>
            <w:r w:rsidRPr="00D15D3E">
              <w:rPr>
                <w:b/>
                <w:bCs/>
              </w:rPr>
              <w:t>Mahasiswa</w:t>
            </w:r>
            <w:proofErr w:type="spellEnd"/>
          </w:p>
        </w:tc>
        <w:tc>
          <w:tcPr>
            <w:tcW w:w="296" w:type="dxa"/>
            <w:vAlign w:val="center"/>
          </w:tcPr>
          <w:p w14:paraId="0F73489F" w14:textId="77777777" w:rsidR="00DA3B9B" w:rsidRPr="00D15D3E" w:rsidRDefault="00DA3B9B" w:rsidP="00C34CB1">
            <w:pPr>
              <w:spacing w:line="360" w:lineRule="auto"/>
              <w:rPr>
                <w:b/>
                <w:bCs/>
              </w:rPr>
            </w:pPr>
            <w:r w:rsidRPr="00D15D3E">
              <w:rPr>
                <w:b/>
                <w:bCs/>
              </w:rPr>
              <w:t>:</w:t>
            </w:r>
          </w:p>
        </w:tc>
        <w:tc>
          <w:tcPr>
            <w:tcW w:w="6904" w:type="dxa"/>
            <w:vAlign w:val="center"/>
          </w:tcPr>
          <w:p w14:paraId="54B5ABF1" w14:textId="77777777" w:rsidR="00DA3B9B" w:rsidRPr="00D15D3E" w:rsidRDefault="00DA3B9B" w:rsidP="00C34CB1">
            <w:pPr>
              <w:spacing w:line="360" w:lineRule="auto"/>
              <w:rPr>
                <w:b/>
                <w:bCs/>
              </w:rPr>
            </w:pPr>
          </w:p>
        </w:tc>
      </w:tr>
      <w:tr w:rsidR="00DA3B9B" w:rsidRPr="00D15D3E" w14:paraId="5D227C98" w14:textId="77777777" w:rsidTr="00C34CB1">
        <w:tc>
          <w:tcPr>
            <w:tcW w:w="2035" w:type="dxa"/>
            <w:vAlign w:val="center"/>
          </w:tcPr>
          <w:p w14:paraId="7643F994" w14:textId="77777777" w:rsidR="00DA3B9B" w:rsidRPr="00D15D3E" w:rsidRDefault="00DA3B9B" w:rsidP="00C34CB1">
            <w:pPr>
              <w:spacing w:line="360" w:lineRule="auto"/>
              <w:ind w:left="-109"/>
              <w:rPr>
                <w:b/>
                <w:bCs/>
              </w:rPr>
            </w:pPr>
            <w:r w:rsidRPr="00D15D3E">
              <w:rPr>
                <w:b/>
                <w:bCs/>
              </w:rPr>
              <w:t>NIM</w:t>
            </w:r>
          </w:p>
        </w:tc>
        <w:tc>
          <w:tcPr>
            <w:tcW w:w="296" w:type="dxa"/>
            <w:vAlign w:val="center"/>
          </w:tcPr>
          <w:p w14:paraId="28CA86DF" w14:textId="77777777" w:rsidR="00DA3B9B" w:rsidRPr="00D15D3E" w:rsidRDefault="00DA3B9B" w:rsidP="00C34CB1">
            <w:pPr>
              <w:spacing w:line="360" w:lineRule="auto"/>
              <w:rPr>
                <w:b/>
                <w:bCs/>
              </w:rPr>
            </w:pPr>
            <w:r w:rsidRPr="00D15D3E">
              <w:rPr>
                <w:b/>
                <w:bCs/>
              </w:rPr>
              <w:t>:</w:t>
            </w:r>
          </w:p>
        </w:tc>
        <w:tc>
          <w:tcPr>
            <w:tcW w:w="6904" w:type="dxa"/>
            <w:vAlign w:val="center"/>
          </w:tcPr>
          <w:p w14:paraId="7CA4E642" w14:textId="77777777" w:rsidR="00DA3B9B" w:rsidRPr="00D15D3E" w:rsidRDefault="00DA3B9B" w:rsidP="00C34CB1">
            <w:pPr>
              <w:spacing w:line="360" w:lineRule="auto"/>
              <w:rPr>
                <w:b/>
                <w:bCs/>
              </w:rPr>
            </w:pPr>
          </w:p>
        </w:tc>
      </w:tr>
      <w:tr w:rsidR="00DA3B9B" w:rsidRPr="00D15D3E" w14:paraId="521198F3" w14:textId="77777777" w:rsidTr="00C34CB1">
        <w:tc>
          <w:tcPr>
            <w:tcW w:w="2035" w:type="dxa"/>
            <w:vAlign w:val="center"/>
          </w:tcPr>
          <w:p w14:paraId="0F12AE8F" w14:textId="77777777" w:rsidR="00DA3B9B" w:rsidRPr="00D15D3E" w:rsidRDefault="00DA3B9B" w:rsidP="00C34CB1">
            <w:pPr>
              <w:spacing w:line="360" w:lineRule="auto"/>
              <w:ind w:left="-109"/>
              <w:rPr>
                <w:b/>
                <w:bCs/>
              </w:rPr>
            </w:pPr>
            <w:proofErr w:type="spellStart"/>
            <w:r w:rsidRPr="00D15D3E">
              <w:rPr>
                <w:b/>
                <w:bCs/>
              </w:rPr>
              <w:t>Judul</w:t>
            </w:r>
            <w:proofErr w:type="spellEnd"/>
          </w:p>
        </w:tc>
        <w:tc>
          <w:tcPr>
            <w:tcW w:w="296" w:type="dxa"/>
            <w:vAlign w:val="center"/>
          </w:tcPr>
          <w:p w14:paraId="5ABF6789" w14:textId="77777777" w:rsidR="00DA3B9B" w:rsidRPr="00D15D3E" w:rsidRDefault="00DA3B9B" w:rsidP="00C34CB1">
            <w:pPr>
              <w:spacing w:line="360" w:lineRule="auto"/>
              <w:rPr>
                <w:b/>
                <w:bCs/>
              </w:rPr>
            </w:pPr>
            <w:r w:rsidRPr="00D15D3E">
              <w:rPr>
                <w:b/>
                <w:bCs/>
              </w:rPr>
              <w:t>:</w:t>
            </w:r>
          </w:p>
        </w:tc>
        <w:tc>
          <w:tcPr>
            <w:tcW w:w="6904" w:type="dxa"/>
            <w:vAlign w:val="center"/>
          </w:tcPr>
          <w:p w14:paraId="7BF3C676" w14:textId="77777777" w:rsidR="00DA3B9B" w:rsidRPr="00D15D3E" w:rsidRDefault="00DA3B9B" w:rsidP="00C34CB1">
            <w:pPr>
              <w:spacing w:line="360" w:lineRule="auto"/>
              <w:rPr>
                <w:b/>
                <w:bCs/>
              </w:rPr>
            </w:pPr>
          </w:p>
        </w:tc>
      </w:tr>
    </w:tbl>
    <w:p w14:paraId="08257454" w14:textId="77777777" w:rsidR="00DA3B9B" w:rsidRDefault="00DA3B9B" w:rsidP="00DA3B9B">
      <w:pPr>
        <w:spacing w:after="160" w:line="240" w:lineRule="auto"/>
        <w:rPr>
          <w:b/>
          <w:bCs/>
        </w:rPr>
      </w:pPr>
    </w:p>
    <w:tbl>
      <w:tblPr>
        <w:tblStyle w:val="TableGrid"/>
        <w:tblW w:w="9235" w:type="dxa"/>
        <w:tblLook w:val="04A0" w:firstRow="1" w:lastRow="0" w:firstColumn="1" w:lastColumn="0" w:noHBand="0" w:noVBand="1"/>
      </w:tblPr>
      <w:tblGrid>
        <w:gridCol w:w="510"/>
        <w:gridCol w:w="2365"/>
        <w:gridCol w:w="3600"/>
        <w:gridCol w:w="1080"/>
        <w:gridCol w:w="1680"/>
      </w:tblGrid>
      <w:tr w:rsidR="00DA3B9B" w:rsidRPr="00FB5BBF" w14:paraId="4F7C771C" w14:textId="77777777" w:rsidTr="00C34CB1">
        <w:trPr>
          <w:trHeight w:val="510"/>
        </w:trPr>
        <w:tc>
          <w:tcPr>
            <w:tcW w:w="510" w:type="dxa"/>
            <w:vAlign w:val="center"/>
          </w:tcPr>
          <w:p w14:paraId="1FEC6A06" w14:textId="77777777" w:rsidR="00DA3B9B" w:rsidRPr="00FE3F69" w:rsidRDefault="00DA3B9B" w:rsidP="00C34CB1">
            <w:pPr>
              <w:spacing w:line="240" w:lineRule="auto"/>
              <w:jc w:val="center"/>
              <w:rPr>
                <w:b/>
                <w:bCs/>
              </w:rPr>
            </w:pPr>
            <w:r w:rsidRPr="00FE3F69">
              <w:rPr>
                <w:b/>
                <w:bCs/>
              </w:rPr>
              <w:t>No</w:t>
            </w:r>
          </w:p>
        </w:tc>
        <w:tc>
          <w:tcPr>
            <w:tcW w:w="2365" w:type="dxa"/>
            <w:vAlign w:val="center"/>
          </w:tcPr>
          <w:p w14:paraId="4BAC21CD" w14:textId="77777777" w:rsidR="00DA3B9B" w:rsidRPr="00FE3F69" w:rsidRDefault="00DA3B9B" w:rsidP="00C34CB1">
            <w:pPr>
              <w:spacing w:line="240" w:lineRule="auto"/>
              <w:jc w:val="center"/>
              <w:rPr>
                <w:b/>
                <w:bCs/>
              </w:rPr>
            </w:pPr>
            <w:proofErr w:type="spellStart"/>
            <w:r w:rsidRPr="00FE3F69">
              <w:rPr>
                <w:b/>
                <w:bCs/>
              </w:rPr>
              <w:t>Nama</w:t>
            </w:r>
            <w:proofErr w:type="spellEnd"/>
            <w:r w:rsidRPr="00FE3F69">
              <w:rPr>
                <w:b/>
                <w:bCs/>
              </w:rPr>
              <w:t xml:space="preserve"> </w:t>
            </w:r>
            <w:proofErr w:type="spellStart"/>
            <w:r w:rsidRPr="00FE3F69">
              <w:rPr>
                <w:b/>
                <w:bCs/>
              </w:rPr>
              <w:t>Penguji</w:t>
            </w:r>
            <w:proofErr w:type="spellEnd"/>
          </w:p>
        </w:tc>
        <w:tc>
          <w:tcPr>
            <w:tcW w:w="3600" w:type="dxa"/>
            <w:vAlign w:val="center"/>
          </w:tcPr>
          <w:p w14:paraId="2599831A" w14:textId="77777777" w:rsidR="00DA3B9B" w:rsidRPr="00FE3F69" w:rsidRDefault="00DA3B9B" w:rsidP="00C34CB1">
            <w:pPr>
              <w:spacing w:line="240" w:lineRule="auto"/>
              <w:jc w:val="center"/>
              <w:rPr>
                <w:b/>
                <w:bCs/>
              </w:rPr>
            </w:pPr>
            <w:proofErr w:type="spellStart"/>
            <w:r w:rsidRPr="00FE3F69">
              <w:rPr>
                <w:b/>
                <w:bCs/>
              </w:rPr>
              <w:t>Masukan</w:t>
            </w:r>
            <w:proofErr w:type="spellEnd"/>
          </w:p>
        </w:tc>
        <w:tc>
          <w:tcPr>
            <w:tcW w:w="1080" w:type="dxa"/>
            <w:vAlign w:val="center"/>
          </w:tcPr>
          <w:p w14:paraId="0D4736D1" w14:textId="77777777" w:rsidR="00DA3B9B" w:rsidRPr="00FE3F69" w:rsidRDefault="00DA3B9B" w:rsidP="00C34CB1">
            <w:pPr>
              <w:spacing w:line="240" w:lineRule="auto"/>
              <w:jc w:val="center"/>
              <w:rPr>
                <w:b/>
                <w:bCs/>
              </w:rPr>
            </w:pPr>
            <w:proofErr w:type="spellStart"/>
            <w:r w:rsidRPr="00FE3F69">
              <w:rPr>
                <w:b/>
                <w:bCs/>
              </w:rPr>
              <w:t>Tanggal</w:t>
            </w:r>
            <w:proofErr w:type="spellEnd"/>
          </w:p>
        </w:tc>
        <w:tc>
          <w:tcPr>
            <w:tcW w:w="1680" w:type="dxa"/>
            <w:vAlign w:val="center"/>
          </w:tcPr>
          <w:p w14:paraId="000EB683" w14:textId="76392818" w:rsidR="00DA3B9B" w:rsidRPr="00FE3F69" w:rsidRDefault="00DA3B9B" w:rsidP="00C34CB1">
            <w:pPr>
              <w:spacing w:line="240" w:lineRule="auto"/>
              <w:jc w:val="center"/>
              <w:rPr>
                <w:b/>
                <w:bCs/>
              </w:rPr>
            </w:pPr>
            <w:proofErr w:type="spellStart"/>
            <w:r w:rsidRPr="00FE3F69">
              <w:rPr>
                <w:b/>
                <w:bCs/>
              </w:rPr>
              <w:t>Tanda</w:t>
            </w:r>
            <w:proofErr w:type="spellEnd"/>
            <w:r w:rsidRPr="00FE3F69">
              <w:rPr>
                <w:b/>
                <w:bCs/>
              </w:rPr>
              <w:t xml:space="preserve"> </w:t>
            </w:r>
            <w:proofErr w:type="spellStart"/>
            <w:r w:rsidR="00801884">
              <w:rPr>
                <w:b/>
                <w:bCs/>
              </w:rPr>
              <w:t>T</w:t>
            </w:r>
            <w:r w:rsidRPr="00FE3F69">
              <w:rPr>
                <w:b/>
                <w:bCs/>
              </w:rPr>
              <w:t>angan</w:t>
            </w:r>
            <w:proofErr w:type="spellEnd"/>
          </w:p>
        </w:tc>
      </w:tr>
      <w:tr w:rsidR="00DA3B9B" w:rsidRPr="00FB5BBF" w14:paraId="52466DCF" w14:textId="77777777" w:rsidTr="00C34CB1">
        <w:trPr>
          <w:trHeight w:val="113"/>
        </w:trPr>
        <w:tc>
          <w:tcPr>
            <w:tcW w:w="510" w:type="dxa"/>
          </w:tcPr>
          <w:p w14:paraId="74F25DDD" w14:textId="77777777" w:rsidR="00DA3B9B" w:rsidRPr="00FE3F69" w:rsidRDefault="00DA3B9B" w:rsidP="00C34CB1">
            <w:pPr>
              <w:spacing w:line="240" w:lineRule="auto"/>
              <w:jc w:val="center"/>
              <w:rPr>
                <w:b/>
                <w:bCs/>
              </w:rPr>
            </w:pPr>
            <w:r w:rsidRPr="00FE3F69">
              <w:rPr>
                <w:b/>
                <w:bCs/>
              </w:rPr>
              <w:t>1</w:t>
            </w:r>
          </w:p>
        </w:tc>
        <w:tc>
          <w:tcPr>
            <w:tcW w:w="2365" w:type="dxa"/>
          </w:tcPr>
          <w:p w14:paraId="1107D5F5" w14:textId="77777777" w:rsidR="00DA3B9B" w:rsidRPr="00FB5BBF" w:rsidRDefault="00DA3B9B" w:rsidP="00C34CB1">
            <w:pPr>
              <w:spacing w:line="240" w:lineRule="auto"/>
              <w:jc w:val="left"/>
            </w:pPr>
          </w:p>
        </w:tc>
        <w:tc>
          <w:tcPr>
            <w:tcW w:w="3600" w:type="dxa"/>
            <w:vAlign w:val="center"/>
          </w:tcPr>
          <w:p w14:paraId="74A7D66B" w14:textId="77777777" w:rsidR="00DA3B9B" w:rsidRDefault="00DA3B9B" w:rsidP="00DA3B9B">
            <w:pPr>
              <w:pStyle w:val="ListParagraph"/>
              <w:numPr>
                <w:ilvl w:val="0"/>
                <w:numId w:val="46"/>
              </w:numPr>
              <w:spacing w:line="240" w:lineRule="auto"/>
            </w:pPr>
            <w:r>
              <w:t>……………..</w:t>
            </w:r>
          </w:p>
          <w:p w14:paraId="65D9AC79" w14:textId="77777777" w:rsidR="00DA3B9B" w:rsidRDefault="00DA3B9B" w:rsidP="00DA3B9B">
            <w:pPr>
              <w:pStyle w:val="ListParagraph"/>
              <w:numPr>
                <w:ilvl w:val="0"/>
                <w:numId w:val="46"/>
              </w:numPr>
              <w:spacing w:line="240" w:lineRule="auto"/>
            </w:pPr>
            <w:r>
              <w:t>……………..</w:t>
            </w:r>
          </w:p>
          <w:p w14:paraId="6ABA837C" w14:textId="77777777" w:rsidR="00DA3B9B" w:rsidRDefault="00DA3B9B" w:rsidP="00DA3B9B">
            <w:pPr>
              <w:pStyle w:val="ListParagraph"/>
              <w:numPr>
                <w:ilvl w:val="0"/>
                <w:numId w:val="46"/>
              </w:numPr>
              <w:spacing w:line="240" w:lineRule="auto"/>
            </w:pPr>
            <w:r>
              <w:t>……………..</w:t>
            </w:r>
          </w:p>
          <w:p w14:paraId="10530A9C" w14:textId="77777777" w:rsidR="00DA3B9B" w:rsidRPr="00FB5BBF" w:rsidRDefault="00DA3B9B" w:rsidP="00DA3B9B">
            <w:pPr>
              <w:pStyle w:val="ListParagraph"/>
              <w:numPr>
                <w:ilvl w:val="0"/>
                <w:numId w:val="46"/>
              </w:numPr>
              <w:spacing w:line="240" w:lineRule="auto"/>
            </w:pPr>
            <w:r>
              <w:t>……………..</w:t>
            </w:r>
          </w:p>
        </w:tc>
        <w:tc>
          <w:tcPr>
            <w:tcW w:w="1080" w:type="dxa"/>
            <w:vAlign w:val="center"/>
          </w:tcPr>
          <w:p w14:paraId="5CCABEFD" w14:textId="77777777" w:rsidR="00DA3B9B" w:rsidRPr="00FB5BBF" w:rsidRDefault="00DA3B9B" w:rsidP="00C34CB1">
            <w:pPr>
              <w:spacing w:line="240" w:lineRule="auto"/>
              <w:jc w:val="center"/>
            </w:pPr>
          </w:p>
        </w:tc>
        <w:tc>
          <w:tcPr>
            <w:tcW w:w="1680" w:type="dxa"/>
            <w:vAlign w:val="center"/>
          </w:tcPr>
          <w:p w14:paraId="690DD237" w14:textId="77777777" w:rsidR="00DA3B9B" w:rsidRPr="00FB5BBF" w:rsidRDefault="00DA3B9B" w:rsidP="00C34CB1">
            <w:pPr>
              <w:spacing w:line="240" w:lineRule="auto"/>
              <w:jc w:val="center"/>
            </w:pPr>
          </w:p>
        </w:tc>
      </w:tr>
      <w:tr w:rsidR="00DA3B9B" w:rsidRPr="00FB5BBF" w14:paraId="5C8E344E" w14:textId="77777777" w:rsidTr="00C34CB1">
        <w:trPr>
          <w:trHeight w:val="113"/>
        </w:trPr>
        <w:tc>
          <w:tcPr>
            <w:tcW w:w="510" w:type="dxa"/>
          </w:tcPr>
          <w:p w14:paraId="72EF7244" w14:textId="77777777" w:rsidR="00DA3B9B" w:rsidRPr="00FE3F69" w:rsidRDefault="00DA3B9B" w:rsidP="00C34CB1">
            <w:pPr>
              <w:spacing w:line="240" w:lineRule="auto"/>
              <w:jc w:val="center"/>
              <w:rPr>
                <w:b/>
                <w:bCs/>
              </w:rPr>
            </w:pPr>
            <w:r w:rsidRPr="00FE3F69">
              <w:rPr>
                <w:b/>
                <w:bCs/>
              </w:rPr>
              <w:t>2</w:t>
            </w:r>
          </w:p>
        </w:tc>
        <w:tc>
          <w:tcPr>
            <w:tcW w:w="2365" w:type="dxa"/>
          </w:tcPr>
          <w:p w14:paraId="66FF9343" w14:textId="77777777" w:rsidR="00DA3B9B" w:rsidRPr="00FB5BBF" w:rsidRDefault="00DA3B9B" w:rsidP="00C34CB1">
            <w:pPr>
              <w:spacing w:line="240" w:lineRule="auto"/>
              <w:jc w:val="left"/>
            </w:pPr>
          </w:p>
        </w:tc>
        <w:tc>
          <w:tcPr>
            <w:tcW w:w="3600" w:type="dxa"/>
            <w:vAlign w:val="center"/>
          </w:tcPr>
          <w:p w14:paraId="75C15537" w14:textId="77777777" w:rsidR="00DA3B9B" w:rsidRDefault="00DA3B9B" w:rsidP="00DA3B9B">
            <w:pPr>
              <w:pStyle w:val="ListParagraph"/>
              <w:numPr>
                <w:ilvl w:val="0"/>
                <w:numId w:val="47"/>
              </w:numPr>
              <w:spacing w:line="240" w:lineRule="auto"/>
            </w:pPr>
            <w:r>
              <w:t>……………..</w:t>
            </w:r>
          </w:p>
          <w:p w14:paraId="14EF240E" w14:textId="77777777" w:rsidR="00DA3B9B" w:rsidRDefault="00DA3B9B" w:rsidP="00DA3B9B">
            <w:pPr>
              <w:pStyle w:val="ListParagraph"/>
              <w:numPr>
                <w:ilvl w:val="0"/>
                <w:numId w:val="47"/>
              </w:numPr>
              <w:spacing w:line="240" w:lineRule="auto"/>
            </w:pPr>
            <w:r>
              <w:t>……………..</w:t>
            </w:r>
          </w:p>
          <w:p w14:paraId="3546F757" w14:textId="77777777" w:rsidR="00DA3B9B" w:rsidRDefault="00DA3B9B" w:rsidP="00DA3B9B">
            <w:pPr>
              <w:pStyle w:val="ListParagraph"/>
              <w:numPr>
                <w:ilvl w:val="0"/>
                <w:numId w:val="47"/>
              </w:numPr>
              <w:spacing w:line="240" w:lineRule="auto"/>
            </w:pPr>
            <w:r>
              <w:t>……………..</w:t>
            </w:r>
          </w:p>
          <w:p w14:paraId="7E8B9EAA" w14:textId="77777777" w:rsidR="00DA3B9B" w:rsidRPr="00FB5BBF" w:rsidRDefault="00DA3B9B" w:rsidP="00DA3B9B">
            <w:pPr>
              <w:pStyle w:val="ListParagraph"/>
              <w:numPr>
                <w:ilvl w:val="0"/>
                <w:numId w:val="47"/>
              </w:numPr>
              <w:spacing w:line="240" w:lineRule="auto"/>
            </w:pPr>
            <w:r>
              <w:t>……………..</w:t>
            </w:r>
          </w:p>
        </w:tc>
        <w:tc>
          <w:tcPr>
            <w:tcW w:w="1080" w:type="dxa"/>
            <w:vAlign w:val="center"/>
          </w:tcPr>
          <w:p w14:paraId="4D52ECB3" w14:textId="77777777" w:rsidR="00DA3B9B" w:rsidRPr="00FB5BBF" w:rsidRDefault="00DA3B9B" w:rsidP="00C34CB1">
            <w:pPr>
              <w:spacing w:line="240" w:lineRule="auto"/>
              <w:jc w:val="center"/>
            </w:pPr>
          </w:p>
        </w:tc>
        <w:tc>
          <w:tcPr>
            <w:tcW w:w="1680" w:type="dxa"/>
            <w:vAlign w:val="center"/>
          </w:tcPr>
          <w:p w14:paraId="014F5C22" w14:textId="77777777" w:rsidR="00DA3B9B" w:rsidRPr="00FB5BBF" w:rsidRDefault="00DA3B9B" w:rsidP="00C34CB1">
            <w:pPr>
              <w:spacing w:line="240" w:lineRule="auto"/>
              <w:jc w:val="center"/>
            </w:pPr>
          </w:p>
        </w:tc>
      </w:tr>
      <w:tr w:rsidR="00DA3B9B" w:rsidRPr="00FB5BBF" w14:paraId="7F1BAFF8" w14:textId="77777777" w:rsidTr="00C34CB1">
        <w:trPr>
          <w:trHeight w:val="113"/>
        </w:trPr>
        <w:tc>
          <w:tcPr>
            <w:tcW w:w="510" w:type="dxa"/>
          </w:tcPr>
          <w:p w14:paraId="567977C4" w14:textId="77777777" w:rsidR="00DA3B9B" w:rsidRPr="00FE3F69" w:rsidRDefault="00DA3B9B" w:rsidP="00C34CB1">
            <w:pPr>
              <w:spacing w:line="240" w:lineRule="auto"/>
              <w:jc w:val="center"/>
              <w:rPr>
                <w:b/>
                <w:bCs/>
              </w:rPr>
            </w:pPr>
            <w:r w:rsidRPr="00FE3F69">
              <w:rPr>
                <w:b/>
                <w:bCs/>
              </w:rPr>
              <w:t>3</w:t>
            </w:r>
          </w:p>
        </w:tc>
        <w:tc>
          <w:tcPr>
            <w:tcW w:w="2365" w:type="dxa"/>
          </w:tcPr>
          <w:p w14:paraId="0CF480EF" w14:textId="77777777" w:rsidR="00DA3B9B" w:rsidRPr="00FB5BBF" w:rsidRDefault="00DA3B9B" w:rsidP="00C34CB1">
            <w:pPr>
              <w:spacing w:line="240" w:lineRule="auto"/>
              <w:jc w:val="left"/>
            </w:pPr>
          </w:p>
        </w:tc>
        <w:tc>
          <w:tcPr>
            <w:tcW w:w="3600" w:type="dxa"/>
            <w:vAlign w:val="center"/>
          </w:tcPr>
          <w:p w14:paraId="1B03056D" w14:textId="77777777" w:rsidR="00DA3B9B" w:rsidRDefault="00DA3B9B" w:rsidP="00DA3B9B">
            <w:pPr>
              <w:pStyle w:val="ListParagraph"/>
              <w:numPr>
                <w:ilvl w:val="0"/>
                <w:numId w:val="48"/>
              </w:numPr>
              <w:spacing w:line="240" w:lineRule="auto"/>
            </w:pPr>
            <w:r>
              <w:t>……………..</w:t>
            </w:r>
          </w:p>
          <w:p w14:paraId="5DF3EDB4" w14:textId="77777777" w:rsidR="00DA3B9B" w:rsidRDefault="00DA3B9B" w:rsidP="00DA3B9B">
            <w:pPr>
              <w:pStyle w:val="ListParagraph"/>
              <w:numPr>
                <w:ilvl w:val="0"/>
                <w:numId w:val="48"/>
              </w:numPr>
              <w:spacing w:line="240" w:lineRule="auto"/>
            </w:pPr>
            <w:r>
              <w:t>……………..</w:t>
            </w:r>
          </w:p>
          <w:p w14:paraId="71F2FAB0" w14:textId="77777777" w:rsidR="00DA3B9B" w:rsidRDefault="00DA3B9B" w:rsidP="00DA3B9B">
            <w:pPr>
              <w:pStyle w:val="ListParagraph"/>
              <w:numPr>
                <w:ilvl w:val="0"/>
                <w:numId w:val="48"/>
              </w:numPr>
              <w:spacing w:line="240" w:lineRule="auto"/>
            </w:pPr>
            <w:r>
              <w:t>……………..</w:t>
            </w:r>
          </w:p>
          <w:p w14:paraId="11882C26" w14:textId="77777777" w:rsidR="00DA3B9B" w:rsidRPr="00FB5BBF" w:rsidRDefault="00DA3B9B" w:rsidP="00DA3B9B">
            <w:pPr>
              <w:pStyle w:val="ListParagraph"/>
              <w:numPr>
                <w:ilvl w:val="0"/>
                <w:numId w:val="48"/>
              </w:numPr>
              <w:spacing w:line="240" w:lineRule="auto"/>
            </w:pPr>
            <w:r>
              <w:t>……………..</w:t>
            </w:r>
          </w:p>
        </w:tc>
        <w:tc>
          <w:tcPr>
            <w:tcW w:w="1080" w:type="dxa"/>
            <w:vAlign w:val="center"/>
          </w:tcPr>
          <w:p w14:paraId="30126B2C" w14:textId="77777777" w:rsidR="00DA3B9B" w:rsidRPr="00FB5BBF" w:rsidRDefault="00DA3B9B" w:rsidP="00C34CB1">
            <w:pPr>
              <w:spacing w:line="240" w:lineRule="auto"/>
              <w:jc w:val="center"/>
            </w:pPr>
          </w:p>
        </w:tc>
        <w:tc>
          <w:tcPr>
            <w:tcW w:w="1680" w:type="dxa"/>
            <w:vAlign w:val="center"/>
          </w:tcPr>
          <w:p w14:paraId="4DA647C2" w14:textId="77777777" w:rsidR="00DA3B9B" w:rsidRPr="00FB5BBF" w:rsidRDefault="00DA3B9B" w:rsidP="00C34CB1">
            <w:pPr>
              <w:spacing w:line="240" w:lineRule="auto"/>
              <w:jc w:val="center"/>
            </w:pPr>
          </w:p>
        </w:tc>
      </w:tr>
      <w:bookmarkEnd w:id="39"/>
    </w:tbl>
    <w:p w14:paraId="643ABCC5" w14:textId="77777777" w:rsidR="00DA3B9B" w:rsidRDefault="00DA3B9B" w:rsidP="00DA3B9B">
      <w:pPr>
        <w:spacing w:after="160" w:line="240" w:lineRule="auto"/>
        <w:rPr>
          <w:b/>
          <w:bCs/>
        </w:rPr>
      </w:pPr>
    </w:p>
    <w:p w14:paraId="5F882369" w14:textId="57BF8165" w:rsidR="000C3BF3" w:rsidRPr="000C3BF3" w:rsidRDefault="000C3BF3" w:rsidP="000C3BF3">
      <w:pPr>
        <w:spacing w:after="160" w:line="259" w:lineRule="auto"/>
        <w:rPr>
          <w:b/>
          <w:bCs/>
        </w:rPr>
      </w:pPr>
    </w:p>
    <w:sectPr w:rsidR="000C3BF3" w:rsidRPr="000C3BF3" w:rsidSect="00DA3B9B">
      <w:headerReference w:type="first" r:id="rId37"/>
      <w:footerReference w:type="first" r:id="rId38"/>
      <w:pgSz w:w="11900" w:h="16840" w:code="9"/>
      <w:pgMar w:top="1701" w:right="1134" w:bottom="1701" w:left="1701" w:header="1128"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0FD091" w14:textId="77777777" w:rsidR="00F87D48" w:rsidRDefault="00F87D48" w:rsidP="000B6B44">
      <w:pPr>
        <w:spacing w:line="240" w:lineRule="auto"/>
      </w:pPr>
      <w:r>
        <w:separator/>
      </w:r>
    </w:p>
  </w:endnote>
  <w:endnote w:type="continuationSeparator" w:id="0">
    <w:p w14:paraId="4177E696" w14:textId="77777777" w:rsidR="00F87D48" w:rsidRDefault="00F87D48"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C34CB1" w:rsidRDefault="00C34CB1">
        <w:pPr>
          <w:pStyle w:val="Footer"/>
          <w:jc w:val="center"/>
        </w:pPr>
        <w:r>
          <w:fldChar w:fldCharType="begin"/>
        </w:r>
        <w:r>
          <w:instrText xml:space="preserve"> PAGE   \* MERGEFORMAT </w:instrText>
        </w:r>
        <w:r>
          <w:fldChar w:fldCharType="separate"/>
        </w:r>
        <w:r w:rsidR="00242488">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C34CB1" w:rsidRDefault="00C34CB1" w:rsidP="004C3BB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C34CB1" w:rsidRDefault="00C34CB1" w:rsidP="004C3BB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C34CB1" w:rsidRDefault="00C34CB1" w:rsidP="004C3BB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4BABF2" w14:textId="77777777" w:rsidR="00C34CB1" w:rsidRDefault="00C34CB1"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54019"/>
      <w:docPartObj>
        <w:docPartGallery w:val="Page Numbers (Bottom of Page)"/>
        <w:docPartUnique/>
      </w:docPartObj>
    </w:sdtPr>
    <w:sdtEndPr>
      <w:rPr>
        <w:noProof/>
      </w:rPr>
    </w:sdtEndPr>
    <w:sdtContent>
      <w:p w14:paraId="55FCB811" w14:textId="1B91A8A6" w:rsidR="00C34CB1" w:rsidRDefault="00C34CB1">
        <w:pPr>
          <w:pStyle w:val="Footer"/>
          <w:jc w:val="center"/>
        </w:pPr>
        <w:r>
          <w:fldChar w:fldCharType="begin"/>
        </w:r>
        <w:r>
          <w:instrText xml:space="preserve"> PAGE   \* MERGEFORMAT </w:instrText>
        </w:r>
        <w:r>
          <w:fldChar w:fldCharType="separate"/>
        </w:r>
        <w:r w:rsidR="00242488">
          <w:rPr>
            <w:noProof/>
          </w:rPr>
          <w:t>i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C34CB1" w:rsidRDefault="00C34CB1">
        <w:pPr>
          <w:pStyle w:val="Footer"/>
          <w:jc w:val="center"/>
        </w:pPr>
        <w:r>
          <w:fldChar w:fldCharType="begin"/>
        </w:r>
        <w:r>
          <w:instrText xml:space="preserve"> PAGE   \* MERGEFORMAT </w:instrText>
        </w:r>
        <w:r>
          <w:fldChar w:fldCharType="separate"/>
        </w:r>
        <w:r w:rsidR="00242488">
          <w:rPr>
            <w:noProof/>
          </w:rPr>
          <w:t>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C34CB1" w:rsidRDefault="00C34CB1">
        <w:pPr>
          <w:pStyle w:val="Footer"/>
          <w:jc w:val="center"/>
        </w:pPr>
        <w:r>
          <w:fldChar w:fldCharType="begin"/>
        </w:r>
        <w:r>
          <w:instrText xml:space="preserve"> PAGE   \* MERGEFORMAT </w:instrText>
        </w:r>
        <w:r>
          <w:fldChar w:fldCharType="separate"/>
        </w:r>
        <w:r w:rsidR="00242488">
          <w:rPr>
            <w:noProof/>
          </w:rPr>
          <w:t>ix</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C34CB1" w:rsidRDefault="00C34CB1">
        <w:pPr>
          <w:pStyle w:val="Footer"/>
          <w:jc w:val="center"/>
        </w:pPr>
        <w:r>
          <w:fldChar w:fldCharType="begin"/>
        </w:r>
        <w:r>
          <w:instrText xml:space="preserve"> PAGE   \* MERGEFORMAT </w:instrText>
        </w:r>
        <w:r>
          <w:fldChar w:fldCharType="separate"/>
        </w:r>
        <w:r w:rsidR="00242488">
          <w:rPr>
            <w:noProof/>
          </w:rPr>
          <w:t>x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C34CB1" w:rsidRPr="00F94679" w:rsidRDefault="00C34CB1" w:rsidP="00F9467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C34CB1" w:rsidRDefault="00C34CB1">
        <w:pPr>
          <w:pStyle w:val="Footer"/>
          <w:jc w:val="center"/>
        </w:pPr>
        <w:r>
          <w:fldChar w:fldCharType="begin"/>
        </w:r>
        <w:r>
          <w:instrText xml:space="preserve"> PAGE   \* MERGEFORMAT </w:instrText>
        </w:r>
        <w:r>
          <w:fldChar w:fldCharType="separate"/>
        </w:r>
        <w:r w:rsidR="00242488">
          <w:rPr>
            <w:noProof/>
          </w:rPr>
          <w:t>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C34CB1" w:rsidRDefault="00C34CB1">
        <w:pPr>
          <w:pStyle w:val="Footer"/>
          <w:jc w:val="center"/>
        </w:pPr>
        <w:r>
          <w:fldChar w:fldCharType="begin"/>
        </w:r>
        <w:r>
          <w:instrText xml:space="preserve"> PAGE   \* MERGEFORMAT </w:instrText>
        </w:r>
        <w:r>
          <w:fldChar w:fldCharType="separate"/>
        </w:r>
        <w:r w:rsidR="00242488">
          <w:rPr>
            <w:noProof/>
          </w:rPr>
          <w:t>5</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C34CB1" w:rsidRDefault="00C34CB1">
        <w:pPr>
          <w:pStyle w:val="Footer"/>
          <w:jc w:val="center"/>
        </w:pPr>
        <w:r>
          <w:fldChar w:fldCharType="begin"/>
        </w:r>
        <w:r>
          <w:instrText xml:space="preserve"> PAGE   \* MERGEFORMAT </w:instrText>
        </w:r>
        <w:r>
          <w:fldChar w:fldCharType="separate"/>
        </w:r>
        <w:r w:rsidR="00242488">
          <w:rPr>
            <w:noProof/>
          </w:rPr>
          <w:t>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14671" w14:textId="77777777" w:rsidR="00F87D48" w:rsidRDefault="00F87D48" w:rsidP="000B6B44">
      <w:pPr>
        <w:spacing w:line="240" w:lineRule="auto"/>
      </w:pPr>
      <w:r>
        <w:separator/>
      </w:r>
    </w:p>
  </w:footnote>
  <w:footnote w:type="continuationSeparator" w:id="0">
    <w:p w14:paraId="69350848" w14:textId="77777777" w:rsidR="00F87D48" w:rsidRDefault="00F87D48"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C34CB1" w:rsidRDefault="00C34CB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C34CB1" w:rsidRPr="004C3BBE" w:rsidRDefault="00C34CB1" w:rsidP="004C3BB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C34CB1" w:rsidRPr="004C3BBE" w:rsidRDefault="00C34CB1" w:rsidP="004C3BB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C34CB1" w:rsidRPr="004C3BBE" w:rsidRDefault="00C34CB1" w:rsidP="004C3BBE">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A8004" w14:textId="77777777" w:rsidR="00C34CB1" w:rsidRPr="004C3BBE" w:rsidRDefault="00C34CB1"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C34CB1" w:rsidRPr="0070287A" w:rsidRDefault="00C34CB1" w:rsidP="0070287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C34CB1" w:rsidRDefault="00C34CB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C34CB1" w:rsidRPr="0070287A" w:rsidRDefault="00C34CB1"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C34CB1" w:rsidRDefault="00C34CB1">
    <w:pPr>
      <w:pStyle w:val="Header"/>
      <w:jc w:val="right"/>
    </w:pPr>
  </w:p>
  <w:p w14:paraId="5232EE8B" w14:textId="77777777" w:rsidR="00C34CB1" w:rsidRDefault="00C34CB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908619"/>
      <w:docPartObj>
        <w:docPartGallery w:val="Page Numbers (Top of Page)"/>
        <w:docPartUnique/>
      </w:docPartObj>
    </w:sdtPr>
    <w:sdtEndPr>
      <w:rPr>
        <w:noProof/>
      </w:rPr>
    </w:sdtEndPr>
    <w:sdtContent>
      <w:p w14:paraId="0E2BA6CE" w14:textId="2372457F" w:rsidR="00C34CB1" w:rsidRDefault="00C34CB1">
        <w:pPr>
          <w:pStyle w:val="Header"/>
          <w:jc w:val="right"/>
        </w:pPr>
        <w:r>
          <w:fldChar w:fldCharType="begin"/>
        </w:r>
        <w:r>
          <w:instrText xml:space="preserve"> PAGE   \* MERGEFORMAT </w:instrText>
        </w:r>
        <w:r>
          <w:fldChar w:fldCharType="separate"/>
        </w:r>
        <w:r w:rsidR="00242488">
          <w:rPr>
            <w:noProof/>
          </w:rPr>
          <w:t>3</w:t>
        </w:r>
        <w:r>
          <w:rPr>
            <w:noProof/>
          </w:rPr>
          <w:fldChar w:fldCharType="end"/>
        </w:r>
      </w:p>
    </w:sdtContent>
  </w:sdt>
  <w:p w14:paraId="1E6A4E79" w14:textId="77777777" w:rsidR="00C34CB1" w:rsidRDefault="00C34CB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C34CB1" w:rsidRDefault="00C34CB1">
    <w:pPr>
      <w:pStyle w:val="Header"/>
      <w:jc w:val="right"/>
    </w:pPr>
  </w:p>
  <w:p w14:paraId="5232EE8E" w14:textId="77777777" w:rsidR="00C34CB1" w:rsidRDefault="00C34CB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C34CB1" w:rsidRDefault="00C34CB1">
    <w:pPr>
      <w:pStyle w:val="Header"/>
      <w:jc w:val="right"/>
    </w:pPr>
  </w:p>
  <w:p w14:paraId="1F1790ED" w14:textId="77777777" w:rsidR="00C34CB1" w:rsidRDefault="00C34CB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C34CB1" w:rsidRDefault="00C34CB1">
    <w:pPr>
      <w:pStyle w:val="Header"/>
      <w:jc w:val="right"/>
    </w:pPr>
  </w:p>
  <w:p w14:paraId="11715DCE" w14:textId="77777777" w:rsidR="00C34CB1" w:rsidRDefault="00C34C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2">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5">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1">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33"/>
  </w:num>
  <w:num w:numId="4">
    <w:abstractNumId w:val="9"/>
  </w:num>
  <w:num w:numId="5">
    <w:abstractNumId w:val="1"/>
  </w:num>
  <w:num w:numId="6">
    <w:abstractNumId w:val="8"/>
  </w:num>
  <w:num w:numId="7">
    <w:abstractNumId w:val="37"/>
  </w:num>
  <w:num w:numId="8">
    <w:abstractNumId w:val="21"/>
  </w:num>
  <w:num w:numId="9">
    <w:abstractNumId w:val="14"/>
  </w:num>
  <w:num w:numId="10">
    <w:abstractNumId w:val="6"/>
  </w:num>
  <w:num w:numId="11">
    <w:abstractNumId w:val="27"/>
  </w:num>
  <w:num w:numId="12">
    <w:abstractNumId w:val="5"/>
  </w:num>
  <w:num w:numId="13">
    <w:abstractNumId w:val="29"/>
  </w:num>
  <w:num w:numId="14">
    <w:abstractNumId w:val="20"/>
  </w:num>
  <w:num w:numId="15">
    <w:abstractNumId w:val="23"/>
  </w:num>
  <w:num w:numId="16">
    <w:abstractNumId w:val="7"/>
  </w:num>
  <w:num w:numId="17">
    <w:abstractNumId w:val="17"/>
  </w:num>
  <w:num w:numId="18">
    <w:abstractNumId w:val="12"/>
  </w:num>
  <w:num w:numId="19">
    <w:abstractNumId w:val="18"/>
  </w:num>
  <w:num w:numId="20">
    <w:abstractNumId w:val="19"/>
  </w:num>
  <w:num w:numId="21">
    <w:abstractNumId w:val="36"/>
  </w:num>
  <w:num w:numId="22">
    <w:abstractNumId w:val="26"/>
  </w:num>
  <w:num w:numId="23">
    <w:abstractNumId w:val="4"/>
  </w:num>
  <w:num w:numId="24">
    <w:abstractNumId w:val="30"/>
  </w:num>
  <w:num w:numId="25">
    <w:abstractNumId w:val="41"/>
  </w:num>
  <w:num w:numId="26">
    <w:abstractNumId w:val="31"/>
  </w:num>
  <w:num w:numId="27">
    <w:abstractNumId w:val="22"/>
  </w:num>
  <w:num w:numId="28">
    <w:abstractNumId w:val="25"/>
  </w:num>
  <w:num w:numId="29">
    <w:abstractNumId w:val="24"/>
  </w:num>
  <w:num w:numId="30">
    <w:abstractNumId w:val="28"/>
  </w:num>
  <w:num w:numId="31">
    <w:abstractNumId w:val="32"/>
  </w:num>
  <w:num w:numId="32">
    <w:abstractNumId w:val="10"/>
  </w:num>
  <w:num w:numId="33">
    <w:abstractNumId w:val="39"/>
  </w:num>
  <w:num w:numId="34">
    <w:abstractNumId w:val="16"/>
  </w:num>
  <w:num w:numId="35">
    <w:abstractNumId w:val="16"/>
  </w:num>
  <w:num w:numId="36">
    <w:abstractNumId w:val="16"/>
  </w:num>
  <w:num w:numId="37">
    <w:abstractNumId w:val="0"/>
  </w:num>
  <w:num w:numId="38">
    <w:abstractNumId w:val="16"/>
  </w:num>
  <w:num w:numId="39">
    <w:abstractNumId w:val="16"/>
  </w:num>
  <w:num w:numId="40">
    <w:abstractNumId w:val="16"/>
  </w:num>
  <w:num w:numId="41">
    <w:abstractNumId w:val="2"/>
  </w:num>
  <w:num w:numId="42">
    <w:abstractNumId w:val="40"/>
  </w:num>
  <w:num w:numId="43">
    <w:abstractNumId w:val="35"/>
  </w:num>
  <w:num w:numId="44">
    <w:abstractNumId w:val="15"/>
  </w:num>
  <w:num w:numId="45">
    <w:abstractNumId w:val="34"/>
  </w:num>
  <w:num w:numId="46">
    <w:abstractNumId w:val="38"/>
  </w:num>
  <w:num w:numId="47">
    <w:abstractNumId w:val="3"/>
  </w:num>
  <w:num w:numId="48">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6631"/>
    <w:rsid w:val="00016B30"/>
    <w:rsid w:val="00022B99"/>
    <w:rsid w:val="00025EB8"/>
    <w:rsid w:val="00030537"/>
    <w:rsid w:val="0003218C"/>
    <w:rsid w:val="00035244"/>
    <w:rsid w:val="00040868"/>
    <w:rsid w:val="000421F8"/>
    <w:rsid w:val="00050010"/>
    <w:rsid w:val="00054D36"/>
    <w:rsid w:val="00056B0F"/>
    <w:rsid w:val="00060AC6"/>
    <w:rsid w:val="00062B5B"/>
    <w:rsid w:val="00063EB9"/>
    <w:rsid w:val="00065BEB"/>
    <w:rsid w:val="00073E7F"/>
    <w:rsid w:val="000816BF"/>
    <w:rsid w:val="00084DA9"/>
    <w:rsid w:val="00085ABD"/>
    <w:rsid w:val="000922A3"/>
    <w:rsid w:val="0009279D"/>
    <w:rsid w:val="00096BB4"/>
    <w:rsid w:val="000A1C9D"/>
    <w:rsid w:val="000A22E4"/>
    <w:rsid w:val="000A284A"/>
    <w:rsid w:val="000B1822"/>
    <w:rsid w:val="000B19C8"/>
    <w:rsid w:val="000B494E"/>
    <w:rsid w:val="000B5BBF"/>
    <w:rsid w:val="000B6255"/>
    <w:rsid w:val="000B695A"/>
    <w:rsid w:val="000B6B44"/>
    <w:rsid w:val="000C3BF3"/>
    <w:rsid w:val="000C4FD8"/>
    <w:rsid w:val="000D1AE9"/>
    <w:rsid w:val="000D1D31"/>
    <w:rsid w:val="000D377F"/>
    <w:rsid w:val="000D5C93"/>
    <w:rsid w:val="000E0460"/>
    <w:rsid w:val="000E2843"/>
    <w:rsid w:val="000E44CC"/>
    <w:rsid w:val="000E6BFD"/>
    <w:rsid w:val="000F2807"/>
    <w:rsid w:val="000F5125"/>
    <w:rsid w:val="000F7EC5"/>
    <w:rsid w:val="00101B6A"/>
    <w:rsid w:val="00104288"/>
    <w:rsid w:val="001109D8"/>
    <w:rsid w:val="001130B1"/>
    <w:rsid w:val="00115178"/>
    <w:rsid w:val="001159E3"/>
    <w:rsid w:val="0012678E"/>
    <w:rsid w:val="00126B9E"/>
    <w:rsid w:val="00127B72"/>
    <w:rsid w:val="001334ED"/>
    <w:rsid w:val="00137A67"/>
    <w:rsid w:val="0014073D"/>
    <w:rsid w:val="00141340"/>
    <w:rsid w:val="001439CB"/>
    <w:rsid w:val="00147779"/>
    <w:rsid w:val="00150546"/>
    <w:rsid w:val="00151E0D"/>
    <w:rsid w:val="00151F79"/>
    <w:rsid w:val="00152389"/>
    <w:rsid w:val="00152401"/>
    <w:rsid w:val="00154998"/>
    <w:rsid w:val="00157522"/>
    <w:rsid w:val="00161AF5"/>
    <w:rsid w:val="00162B17"/>
    <w:rsid w:val="00163FC4"/>
    <w:rsid w:val="0016439A"/>
    <w:rsid w:val="00165D35"/>
    <w:rsid w:val="00171AC5"/>
    <w:rsid w:val="00175020"/>
    <w:rsid w:val="001755EB"/>
    <w:rsid w:val="00183CD7"/>
    <w:rsid w:val="00184155"/>
    <w:rsid w:val="0018427E"/>
    <w:rsid w:val="001848E1"/>
    <w:rsid w:val="001917B5"/>
    <w:rsid w:val="001973A0"/>
    <w:rsid w:val="001A2C62"/>
    <w:rsid w:val="001A4870"/>
    <w:rsid w:val="001A50FD"/>
    <w:rsid w:val="001A71EF"/>
    <w:rsid w:val="001C1B8D"/>
    <w:rsid w:val="001C238B"/>
    <w:rsid w:val="001C788F"/>
    <w:rsid w:val="001D05C2"/>
    <w:rsid w:val="001D05E9"/>
    <w:rsid w:val="001D3F97"/>
    <w:rsid w:val="001E4847"/>
    <w:rsid w:val="001E68BF"/>
    <w:rsid w:val="001E7668"/>
    <w:rsid w:val="001E7E37"/>
    <w:rsid w:val="001F305D"/>
    <w:rsid w:val="001F3B97"/>
    <w:rsid w:val="00200EDE"/>
    <w:rsid w:val="00210119"/>
    <w:rsid w:val="00212B07"/>
    <w:rsid w:val="00213B1E"/>
    <w:rsid w:val="00214F61"/>
    <w:rsid w:val="002250B7"/>
    <w:rsid w:val="002272A1"/>
    <w:rsid w:val="00227A39"/>
    <w:rsid w:val="00237749"/>
    <w:rsid w:val="00237E32"/>
    <w:rsid w:val="00240078"/>
    <w:rsid w:val="00241C43"/>
    <w:rsid w:val="00242488"/>
    <w:rsid w:val="00252138"/>
    <w:rsid w:val="00254E86"/>
    <w:rsid w:val="002651EB"/>
    <w:rsid w:val="0027498F"/>
    <w:rsid w:val="00277EBB"/>
    <w:rsid w:val="002836BA"/>
    <w:rsid w:val="0028377C"/>
    <w:rsid w:val="00284F25"/>
    <w:rsid w:val="00285714"/>
    <w:rsid w:val="0028677B"/>
    <w:rsid w:val="002867A3"/>
    <w:rsid w:val="00287FD0"/>
    <w:rsid w:val="0029517E"/>
    <w:rsid w:val="00295C4B"/>
    <w:rsid w:val="002965E9"/>
    <w:rsid w:val="002A05D3"/>
    <w:rsid w:val="002A2A84"/>
    <w:rsid w:val="002A2B21"/>
    <w:rsid w:val="002A39AF"/>
    <w:rsid w:val="002A3B1E"/>
    <w:rsid w:val="002A46D4"/>
    <w:rsid w:val="002A56EB"/>
    <w:rsid w:val="002B1EE2"/>
    <w:rsid w:val="002B486D"/>
    <w:rsid w:val="002C1A89"/>
    <w:rsid w:val="002C4A70"/>
    <w:rsid w:val="002C4ECC"/>
    <w:rsid w:val="002C5A9A"/>
    <w:rsid w:val="002C79FD"/>
    <w:rsid w:val="002D00A5"/>
    <w:rsid w:val="002D029D"/>
    <w:rsid w:val="002D21B9"/>
    <w:rsid w:val="002D63F9"/>
    <w:rsid w:val="002D7A95"/>
    <w:rsid w:val="002D7D2F"/>
    <w:rsid w:val="002E0683"/>
    <w:rsid w:val="002E1B7F"/>
    <w:rsid w:val="002F575A"/>
    <w:rsid w:val="00302696"/>
    <w:rsid w:val="00302C0E"/>
    <w:rsid w:val="00304DFA"/>
    <w:rsid w:val="00311CD9"/>
    <w:rsid w:val="003122D6"/>
    <w:rsid w:val="003130D9"/>
    <w:rsid w:val="00332A0F"/>
    <w:rsid w:val="00333BC3"/>
    <w:rsid w:val="003407C6"/>
    <w:rsid w:val="00342050"/>
    <w:rsid w:val="00343367"/>
    <w:rsid w:val="003469A5"/>
    <w:rsid w:val="00355CAF"/>
    <w:rsid w:val="003563C5"/>
    <w:rsid w:val="003573A2"/>
    <w:rsid w:val="00363133"/>
    <w:rsid w:val="003641E5"/>
    <w:rsid w:val="00364ECD"/>
    <w:rsid w:val="0037448F"/>
    <w:rsid w:val="00380CA6"/>
    <w:rsid w:val="00384F16"/>
    <w:rsid w:val="00390338"/>
    <w:rsid w:val="00390D60"/>
    <w:rsid w:val="003978B4"/>
    <w:rsid w:val="003A44FE"/>
    <w:rsid w:val="003A49F4"/>
    <w:rsid w:val="003A671F"/>
    <w:rsid w:val="003B07CE"/>
    <w:rsid w:val="003C22E5"/>
    <w:rsid w:val="003C2ECF"/>
    <w:rsid w:val="003C48F1"/>
    <w:rsid w:val="003C7BFA"/>
    <w:rsid w:val="003D029D"/>
    <w:rsid w:val="003D07E4"/>
    <w:rsid w:val="003D0D27"/>
    <w:rsid w:val="003D330F"/>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420B"/>
    <w:rsid w:val="004177D8"/>
    <w:rsid w:val="00420FC4"/>
    <w:rsid w:val="004218ED"/>
    <w:rsid w:val="00431A6C"/>
    <w:rsid w:val="00431CC6"/>
    <w:rsid w:val="00435116"/>
    <w:rsid w:val="00436EA4"/>
    <w:rsid w:val="0044248B"/>
    <w:rsid w:val="00443FF0"/>
    <w:rsid w:val="0044626B"/>
    <w:rsid w:val="004512B4"/>
    <w:rsid w:val="00451515"/>
    <w:rsid w:val="004545D6"/>
    <w:rsid w:val="00455270"/>
    <w:rsid w:val="00455C3A"/>
    <w:rsid w:val="00455EBA"/>
    <w:rsid w:val="0045682A"/>
    <w:rsid w:val="004570AE"/>
    <w:rsid w:val="00461167"/>
    <w:rsid w:val="004655C0"/>
    <w:rsid w:val="00466370"/>
    <w:rsid w:val="00470F10"/>
    <w:rsid w:val="004814CE"/>
    <w:rsid w:val="00481CB1"/>
    <w:rsid w:val="00482F54"/>
    <w:rsid w:val="004845A8"/>
    <w:rsid w:val="00484ECB"/>
    <w:rsid w:val="0048569F"/>
    <w:rsid w:val="004867C4"/>
    <w:rsid w:val="00491BB6"/>
    <w:rsid w:val="00493F55"/>
    <w:rsid w:val="00497E2E"/>
    <w:rsid w:val="004A380A"/>
    <w:rsid w:val="004A3F31"/>
    <w:rsid w:val="004A64CD"/>
    <w:rsid w:val="004B2057"/>
    <w:rsid w:val="004B74C9"/>
    <w:rsid w:val="004C3BBE"/>
    <w:rsid w:val="004C4825"/>
    <w:rsid w:val="004C5509"/>
    <w:rsid w:val="004C5790"/>
    <w:rsid w:val="004D035B"/>
    <w:rsid w:val="004D6EB2"/>
    <w:rsid w:val="004E019C"/>
    <w:rsid w:val="004E1571"/>
    <w:rsid w:val="004E3852"/>
    <w:rsid w:val="004E463D"/>
    <w:rsid w:val="004E69FD"/>
    <w:rsid w:val="004F09F7"/>
    <w:rsid w:val="0050376C"/>
    <w:rsid w:val="005056B0"/>
    <w:rsid w:val="005058A0"/>
    <w:rsid w:val="00506E19"/>
    <w:rsid w:val="00507DC0"/>
    <w:rsid w:val="0051008C"/>
    <w:rsid w:val="0051253B"/>
    <w:rsid w:val="00514EDE"/>
    <w:rsid w:val="005159D4"/>
    <w:rsid w:val="005206DE"/>
    <w:rsid w:val="00526D4E"/>
    <w:rsid w:val="00530A72"/>
    <w:rsid w:val="00531339"/>
    <w:rsid w:val="0053260F"/>
    <w:rsid w:val="00533CAC"/>
    <w:rsid w:val="005405B5"/>
    <w:rsid w:val="00542C92"/>
    <w:rsid w:val="00554AFA"/>
    <w:rsid w:val="00556147"/>
    <w:rsid w:val="00567817"/>
    <w:rsid w:val="00567E1D"/>
    <w:rsid w:val="00570C8F"/>
    <w:rsid w:val="00571685"/>
    <w:rsid w:val="00574B4C"/>
    <w:rsid w:val="00583589"/>
    <w:rsid w:val="00586497"/>
    <w:rsid w:val="00587A2D"/>
    <w:rsid w:val="00591421"/>
    <w:rsid w:val="00593AEB"/>
    <w:rsid w:val="005A01A6"/>
    <w:rsid w:val="005A1306"/>
    <w:rsid w:val="005A1E36"/>
    <w:rsid w:val="005A4D8A"/>
    <w:rsid w:val="005A62D9"/>
    <w:rsid w:val="005A7D7F"/>
    <w:rsid w:val="005B2C6B"/>
    <w:rsid w:val="005B2CA3"/>
    <w:rsid w:val="005B7CDC"/>
    <w:rsid w:val="005C01FB"/>
    <w:rsid w:val="005C1514"/>
    <w:rsid w:val="005C2E16"/>
    <w:rsid w:val="005D099C"/>
    <w:rsid w:val="005D5714"/>
    <w:rsid w:val="005D5D92"/>
    <w:rsid w:val="005F1AF6"/>
    <w:rsid w:val="005F263D"/>
    <w:rsid w:val="005F4AA0"/>
    <w:rsid w:val="005F5BAC"/>
    <w:rsid w:val="005F6472"/>
    <w:rsid w:val="00604A9C"/>
    <w:rsid w:val="00606294"/>
    <w:rsid w:val="006070D9"/>
    <w:rsid w:val="006130D9"/>
    <w:rsid w:val="0061622E"/>
    <w:rsid w:val="00617835"/>
    <w:rsid w:val="00617F1E"/>
    <w:rsid w:val="00627D50"/>
    <w:rsid w:val="00631428"/>
    <w:rsid w:val="00640DE0"/>
    <w:rsid w:val="006430D5"/>
    <w:rsid w:val="006444C0"/>
    <w:rsid w:val="006519D7"/>
    <w:rsid w:val="00652F5C"/>
    <w:rsid w:val="006563FB"/>
    <w:rsid w:val="006569AB"/>
    <w:rsid w:val="00657910"/>
    <w:rsid w:val="00657AB9"/>
    <w:rsid w:val="00660C49"/>
    <w:rsid w:val="00671ABC"/>
    <w:rsid w:val="00674A68"/>
    <w:rsid w:val="00675F1C"/>
    <w:rsid w:val="0068055D"/>
    <w:rsid w:val="00685696"/>
    <w:rsid w:val="00690876"/>
    <w:rsid w:val="00690C05"/>
    <w:rsid w:val="00694333"/>
    <w:rsid w:val="0069640B"/>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70287A"/>
    <w:rsid w:val="0070393C"/>
    <w:rsid w:val="00705AF1"/>
    <w:rsid w:val="00706F16"/>
    <w:rsid w:val="007145E1"/>
    <w:rsid w:val="00715B7C"/>
    <w:rsid w:val="00722751"/>
    <w:rsid w:val="007252BD"/>
    <w:rsid w:val="00730466"/>
    <w:rsid w:val="0073132C"/>
    <w:rsid w:val="00731B7E"/>
    <w:rsid w:val="00732CEC"/>
    <w:rsid w:val="007334A6"/>
    <w:rsid w:val="0073446C"/>
    <w:rsid w:val="00734F21"/>
    <w:rsid w:val="00737250"/>
    <w:rsid w:val="00737E79"/>
    <w:rsid w:val="00740D39"/>
    <w:rsid w:val="00744850"/>
    <w:rsid w:val="00750830"/>
    <w:rsid w:val="00756D5F"/>
    <w:rsid w:val="007609EB"/>
    <w:rsid w:val="00771047"/>
    <w:rsid w:val="0077223F"/>
    <w:rsid w:val="0077597A"/>
    <w:rsid w:val="00780504"/>
    <w:rsid w:val="00785815"/>
    <w:rsid w:val="00785DC3"/>
    <w:rsid w:val="007869DF"/>
    <w:rsid w:val="00792D1A"/>
    <w:rsid w:val="007935A1"/>
    <w:rsid w:val="00795A1A"/>
    <w:rsid w:val="00797B77"/>
    <w:rsid w:val="007A0EAC"/>
    <w:rsid w:val="007A2329"/>
    <w:rsid w:val="007A35FA"/>
    <w:rsid w:val="007A3D77"/>
    <w:rsid w:val="007A5DEA"/>
    <w:rsid w:val="007A6B9C"/>
    <w:rsid w:val="007B5102"/>
    <w:rsid w:val="007B627A"/>
    <w:rsid w:val="007B709D"/>
    <w:rsid w:val="007C2705"/>
    <w:rsid w:val="007C3A7E"/>
    <w:rsid w:val="007C5405"/>
    <w:rsid w:val="007C60C5"/>
    <w:rsid w:val="007C6F18"/>
    <w:rsid w:val="007C7DF0"/>
    <w:rsid w:val="007D04A8"/>
    <w:rsid w:val="007D04FE"/>
    <w:rsid w:val="007D0CA2"/>
    <w:rsid w:val="007D2899"/>
    <w:rsid w:val="007D5B23"/>
    <w:rsid w:val="007E1AA8"/>
    <w:rsid w:val="007E4DB1"/>
    <w:rsid w:val="007F0780"/>
    <w:rsid w:val="007F0D6B"/>
    <w:rsid w:val="007F3077"/>
    <w:rsid w:val="007F4365"/>
    <w:rsid w:val="007F5E84"/>
    <w:rsid w:val="007F7783"/>
    <w:rsid w:val="0080037E"/>
    <w:rsid w:val="00801884"/>
    <w:rsid w:val="00813974"/>
    <w:rsid w:val="00814FBE"/>
    <w:rsid w:val="00815741"/>
    <w:rsid w:val="00820FA5"/>
    <w:rsid w:val="00823482"/>
    <w:rsid w:val="00831125"/>
    <w:rsid w:val="00831E7B"/>
    <w:rsid w:val="00832494"/>
    <w:rsid w:val="00832858"/>
    <w:rsid w:val="00840275"/>
    <w:rsid w:val="00851F09"/>
    <w:rsid w:val="008555F1"/>
    <w:rsid w:val="00855D0F"/>
    <w:rsid w:val="00856CA1"/>
    <w:rsid w:val="0085745D"/>
    <w:rsid w:val="0085745E"/>
    <w:rsid w:val="00860A74"/>
    <w:rsid w:val="00861244"/>
    <w:rsid w:val="00865059"/>
    <w:rsid w:val="00867BB6"/>
    <w:rsid w:val="00870838"/>
    <w:rsid w:val="008721D3"/>
    <w:rsid w:val="00873B43"/>
    <w:rsid w:val="00875473"/>
    <w:rsid w:val="00876AE0"/>
    <w:rsid w:val="00876D9B"/>
    <w:rsid w:val="00877418"/>
    <w:rsid w:val="00877E0E"/>
    <w:rsid w:val="00882B37"/>
    <w:rsid w:val="00883221"/>
    <w:rsid w:val="00890BEA"/>
    <w:rsid w:val="0089363E"/>
    <w:rsid w:val="008943ED"/>
    <w:rsid w:val="0089685D"/>
    <w:rsid w:val="008A1699"/>
    <w:rsid w:val="008A50B2"/>
    <w:rsid w:val="008A6EB5"/>
    <w:rsid w:val="008A76BD"/>
    <w:rsid w:val="008B0C32"/>
    <w:rsid w:val="008B6E37"/>
    <w:rsid w:val="008C0047"/>
    <w:rsid w:val="008C16D7"/>
    <w:rsid w:val="008C2164"/>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11180"/>
    <w:rsid w:val="009115AF"/>
    <w:rsid w:val="00911FB6"/>
    <w:rsid w:val="00912992"/>
    <w:rsid w:val="009138AF"/>
    <w:rsid w:val="00914493"/>
    <w:rsid w:val="00916768"/>
    <w:rsid w:val="00921FCC"/>
    <w:rsid w:val="00922233"/>
    <w:rsid w:val="00922F36"/>
    <w:rsid w:val="0092433D"/>
    <w:rsid w:val="0092507A"/>
    <w:rsid w:val="00926E47"/>
    <w:rsid w:val="00932A94"/>
    <w:rsid w:val="00932BC2"/>
    <w:rsid w:val="00940D48"/>
    <w:rsid w:val="0094606A"/>
    <w:rsid w:val="00946B43"/>
    <w:rsid w:val="00951B35"/>
    <w:rsid w:val="00954668"/>
    <w:rsid w:val="00955D23"/>
    <w:rsid w:val="00956A64"/>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6762"/>
    <w:rsid w:val="00997AB5"/>
    <w:rsid w:val="009A0383"/>
    <w:rsid w:val="009A0931"/>
    <w:rsid w:val="009A0B26"/>
    <w:rsid w:val="009A310B"/>
    <w:rsid w:val="009A5477"/>
    <w:rsid w:val="009B14F8"/>
    <w:rsid w:val="009B2ECC"/>
    <w:rsid w:val="009C2194"/>
    <w:rsid w:val="009C269E"/>
    <w:rsid w:val="009C41B3"/>
    <w:rsid w:val="009C50A1"/>
    <w:rsid w:val="009D38DA"/>
    <w:rsid w:val="009D512A"/>
    <w:rsid w:val="009D5EAA"/>
    <w:rsid w:val="009E23B9"/>
    <w:rsid w:val="009E2BAA"/>
    <w:rsid w:val="009E79DF"/>
    <w:rsid w:val="009F109A"/>
    <w:rsid w:val="009F4CE9"/>
    <w:rsid w:val="009F7FC1"/>
    <w:rsid w:val="00A01BE5"/>
    <w:rsid w:val="00A02502"/>
    <w:rsid w:val="00A03453"/>
    <w:rsid w:val="00A076FE"/>
    <w:rsid w:val="00A11AB0"/>
    <w:rsid w:val="00A1342F"/>
    <w:rsid w:val="00A135EF"/>
    <w:rsid w:val="00A21BFC"/>
    <w:rsid w:val="00A2656C"/>
    <w:rsid w:val="00A26D5D"/>
    <w:rsid w:val="00A31570"/>
    <w:rsid w:val="00A323D9"/>
    <w:rsid w:val="00A3526A"/>
    <w:rsid w:val="00A36110"/>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F2F"/>
    <w:rsid w:val="00A70D63"/>
    <w:rsid w:val="00A7219A"/>
    <w:rsid w:val="00A72D35"/>
    <w:rsid w:val="00A72DC2"/>
    <w:rsid w:val="00A7602D"/>
    <w:rsid w:val="00A77D3F"/>
    <w:rsid w:val="00A8073A"/>
    <w:rsid w:val="00A836CB"/>
    <w:rsid w:val="00A85493"/>
    <w:rsid w:val="00A872A0"/>
    <w:rsid w:val="00A87D87"/>
    <w:rsid w:val="00A934E5"/>
    <w:rsid w:val="00A94988"/>
    <w:rsid w:val="00A94A7F"/>
    <w:rsid w:val="00A94FB6"/>
    <w:rsid w:val="00AA2BE3"/>
    <w:rsid w:val="00AA4B56"/>
    <w:rsid w:val="00AA4DA6"/>
    <w:rsid w:val="00AA627E"/>
    <w:rsid w:val="00AA7BF6"/>
    <w:rsid w:val="00AB0565"/>
    <w:rsid w:val="00AB091F"/>
    <w:rsid w:val="00AB4F0D"/>
    <w:rsid w:val="00AB597D"/>
    <w:rsid w:val="00AB6028"/>
    <w:rsid w:val="00AC37FF"/>
    <w:rsid w:val="00AC38F1"/>
    <w:rsid w:val="00AC3E39"/>
    <w:rsid w:val="00AD4BF5"/>
    <w:rsid w:val="00AF7E47"/>
    <w:rsid w:val="00B027D9"/>
    <w:rsid w:val="00B04306"/>
    <w:rsid w:val="00B05D12"/>
    <w:rsid w:val="00B112FA"/>
    <w:rsid w:val="00B27E50"/>
    <w:rsid w:val="00B307D8"/>
    <w:rsid w:val="00B365E7"/>
    <w:rsid w:val="00B37BED"/>
    <w:rsid w:val="00B40B8C"/>
    <w:rsid w:val="00B41F1E"/>
    <w:rsid w:val="00B420DE"/>
    <w:rsid w:val="00B434DB"/>
    <w:rsid w:val="00B44ADC"/>
    <w:rsid w:val="00B4754B"/>
    <w:rsid w:val="00B52867"/>
    <w:rsid w:val="00B578AA"/>
    <w:rsid w:val="00B6117A"/>
    <w:rsid w:val="00B71507"/>
    <w:rsid w:val="00B73B9C"/>
    <w:rsid w:val="00B742A5"/>
    <w:rsid w:val="00B74496"/>
    <w:rsid w:val="00B802A8"/>
    <w:rsid w:val="00B8554B"/>
    <w:rsid w:val="00B92AF7"/>
    <w:rsid w:val="00B954F6"/>
    <w:rsid w:val="00BA57F6"/>
    <w:rsid w:val="00BB7464"/>
    <w:rsid w:val="00BB7FB1"/>
    <w:rsid w:val="00BC313D"/>
    <w:rsid w:val="00BC38FA"/>
    <w:rsid w:val="00BC520B"/>
    <w:rsid w:val="00BC57FD"/>
    <w:rsid w:val="00BC6529"/>
    <w:rsid w:val="00BD081C"/>
    <w:rsid w:val="00BD14DB"/>
    <w:rsid w:val="00BD4108"/>
    <w:rsid w:val="00BD71E7"/>
    <w:rsid w:val="00BE036B"/>
    <w:rsid w:val="00BE13BB"/>
    <w:rsid w:val="00BF3A8C"/>
    <w:rsid w:val="00BF71C8"/>
    <w:rsid w:val="00BF71F6"/>
    <w:rsid w:val="00C01DDD"/>
    <w:rsid w:val="00C04AE5"/>
    <w:rsid w:val="00C069D5"/>
    <w:rsid w:val="00C105C6"/>
    <w:rsid w:val="00C10E72"/>
    <w:rsid w:val="00C128B2"/>
    <w:rsid w:val="00C13093"/>
    <w:rsid w:val="00C13650"/>
    <w:rsid w:val="00C16B75"/>
    <w:rsid w:val="00C2194C"/>
    <w:rsid w:val="00C2212D"/>
    <w:rsid w:val="00C24D7A"/>
    <w:rsid w:val="00C27A99"/>
    <w:rsid w:val="00C30BDC"/>
    <w:rsid w:val="00C34CB1"/>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1110"/>
    <w:rsid w:val="00C867A7"/>
    <w:rsid w:val="00C86EA5"/>
    <w:rsid w:val="00C87FCC"/>
    <w:rsid w:val="00CA0BCE"/>
    <w:rsid w:val="00CA5947"/>
    <w:rsid w:val="00CA61B3"/>
    <w:rsid w:val="00CB00D9"/>
    <w:rsid w:val="00CB25B8"/>
    <w:rsid w:val="00CB782A"/>
    <w:rsid w:val="00CC00F9"/>
    <w:rsid w:val="00CD1A74"/>
    <w:rsid w:val="00CD3A0D"/>
    <w:rsid w:val="00CD70FC"/>
    <w:rsid w:val="00CD7F22"/>
    <w:rsid w:val="00CF0280"/>
    <w:rsid w:val="00CF327E"/>
    <w:rsid w:val="00CF3BDC"/>
    <w:rsid w:val="00CF5153"/>
    <w:rsid w:val="00CF7B99"/>
    <w:rsid w:val="00D075BC"/>
    <w:rsid w:val="00D10AC0"/>
    <w:rsid w:val="00D135ED"/>
    <w:rsid w:val="00D17B32"/>
    <w:rsid w:val="00D17BD0"/>
    <w:rsid w:val="00D20FE8"/>
    <w:rsid w:val="00D23B66"/>
    <w:rsid w:val="00D2519A"/>
    <w:rsid w:val="00D252FA"/>
    <w:rsid w:val="00D2618D"/>
    <w:rsid w:val="00D26F89"/>
    <w:rsid w:val="00D3075A"/>
    <w:rsid w:val="00D3354E"/>
    <w:rsid w:val="00D34AA8"/>
    <w:rsid w:val="00D355B9"/>
    <w:rsid w:val="00D42DAC"/>
    <w:rsid w:val="00D45409"/>
    <w:rsid w:val="00D53108"/>
    <w:rsid w:val="00D5313F"/>
    <w:rsid w:val="00D53383"/>
    <w:rsid w:val="00D5446E"/>
    <w:rsid w:val="00D5530B"/>
    <w:rsid w:val="00D57218"/>
    <w:rsid w:val="00D57992"/>
    <w:rsid w:val="00D62DE6"/>
    <w:rsid w:val="00D65743"/>
    <w:rsid w:val="00D66A65"/>
    <w:rsid w:val="00D67D28"/>
    <w:rsid w:val="00D67D92"/>
    <w:rsid w:val="00D73795"/>
    <w:rsid w:val="00D73A7C"/>
    <w:rsid w:val="00D74CB6"/>
    <w:rsid w:val="00D7570F"/>
    <w:rsid w:val="00D75D79"/>
    <w:rsid w:val="00D75E2D"/>
    <w:rsid w:val="00D7704F"/>
    <w:rsid w:val="00D80CFF"/>
    <w:rsid w:val="00D832BE"/>
    <w:rsid w:val="00D84C88"/>
    <w:rsid w:val="00D86F63"/>
    <w:rsid w:val="00D927EE"/>
    <w:rsid w:val="00D93D6A"/>
    <w:rsid w:val="00D94510"/>
    <w:rsid w:val="00D94AAF"/>
    <w:rsid w:val="00D970B9"/>
    <w:rsid w:val="00DA0694"/>
    <w:rsid w:val="00DA1E51"/>
    <w:rsid w:val="00DA3B9B"/>
    <w:rsid w:val="00DB42B4"/>
    <w:rsid w:val="00DB56D5"/>
    <w:rsid w:val="00DC1787"/>
    <w:rsid w:val="00DC3E30"/>
    <w:rsid w:val="00DC5118"/>
    <w:rsid w:val="00DD22F1"/>
    <w:rsid w:val="00DD363E"/>
    <w:rsid w:val="00DD5B81"/>
    <w:rsid w:val="00DE123E"/>
    <w:rsid w:val="00DE1B64"/>
    <w:rsid w:val="00DE1F49"/>
    <w:rsid w:val="00DE2EDD"/>
    <w:rsid w:val="00DE50C1"/>
    <w:rsid w:val="00DE5900"/>
    <w:rsid w:val="00DE6C73"/>
    <w:rsid w:val="00DF0428"/>
    <w:rsid w:val="00DF100B"/>
    <w:rsid w:val="00DF4CA7"/>
    <w:rsid w:val="00E00E5E"/>
    <w:rsid w:val="00E023E4"/>
    <w:rsid w:val="00E04776"/>
    <w:rsid w:val="00E04988"/>
    <w:rsid w:val="00E10BEE"/>
    <w:rsid w:val="00E1109C"/>
    <w:rsid w:val="00E1272B"/>
    <w:rsid w:val="00E12B25"/>
    <w:rsid w:val="00E13777"/>
    <w:rsid w:val="00E14660"/>
    <w:rsid w:val="00E32224"/>
    <w:rsid w:val="00E32F02"/>
    <w:rsid w:val="00E32F6F"/>
    <w:rsid w:val="00E331C6"/>
    <w:rsid w:val="00E3484A"/>
    <w:rsid w:val="00E430E4"/>
    <w:rsid w:val="00E43C87"/>
    <w:rsid w:val="00E46C9E"/>
    <w:rsid w:val="00E51C21"/>
    <w:rsid w:val="00E53E43"/>
    <w:rsid w:val="00E541A7"/>
    <w:rsid w:val="00E57134"/>
    <w:rsid w:val="00E615CF"/>
    <w:rsid w:val="00E61FC5"/>
    <w:rsid w:val="00E62739"/>
    <w:rsid w:val="00E6525C"/>
    <w:rsid w:val="00E721ED"/>
    <w:rsid w:val="00E75FAD"/>
    <w:rsid w:val="00E7610E"/>
    <w:rsid w:val="00E768EF"/>
    <w:rsid w:val="00E76E66"/>
    <w:rsid w:val="00E83F75"/>
    <w:rsid w:val="00E847DB"/>
    <w:rsid w:val="00E938C7"/>
    <w:rsid w:val="00E96E8C"/>
    <w:rsid w:val="00EA1E02"/>
    <w:rsid w:val="00EA5B4B"/>
    <w:rsid w:val="00EA6A61"/>
    <w:rsid w:val="00EA726D"/>
    <w:rsid w:val="00EB4FD4"/>
    <w:rsid w:val="00EC40B6"/>
    <w:rsid w:val="00ED0C27"/>
    <w:rsid w:val="00ED5EB2"/>
    <w:rsid w:val="00EE1DFE"/>
    <w:rsid w:val="00EF2098"/>
    <w:rsid w:val="00EF3CC4"/>
    <w:rsid w:val="00EF4717"/>
    <w:rsid w:val="00EF4A89"/>
    <w:rsid w:val="00EF598A"/>
    <w:rsid w:val="00F01FFD"/>
    <w:rsid w:val="00F0292F"/>
    <w:rsid w:val="00F02DD6"/>
    <w:rsid w:val="00F04C26"/>
    <w:rsid w:val="00F0733D"/>
    <w:rsid w:val="00F14393"/>
    <w:rsid w:val="00F15583"/>
    <w:rsid w:val="00F16586"/>
    <w:rsid w:val="00F17AA5"/>
    <w:rsid w:val="00F20DD3"/>
    <w:rsid w:val="00F20E75"/>
    <w:rsid w:val="00F2399E"/>
    <w:rsid w:val="00F24EE2"/>
    <w:rsid w:val="00F300AA"/>
    <w:rsid w:val="00F30858"/>
    <w:rsid w:val="00F32ACB"/>
    <w:rsid w:val="00F346F1"/>
    <w:rsid w:val="00F35140"/>
    <w:rsid w:val="00F35308"/>
    <w:rsid w:val="00F40263"/>
    <w:rsid w:val="00F42191"/>
    <w:rsid w:val="00F42B26"/>
    <w:rsid w:val="00F45D02"/>
    <w:rsid w:val="00F51393"/>
    <w:rsid w:val="00F53594"/>
    <w:rsid w:val="00F54A9B"/>
    <w:rsid w:val="00F62C19"/>
    <w:rsid w:val="00F72C46"/>
    <w:rsid w:val="00F7583D"/>
    <w:rsid w:val="00F75A26"/>
    <w:rsid w:val="00F762E7"/>
    <w:rsid w:val="00F86651"/>
    <w:rsid w:val="00F868DF"/>
    <w:rsid w:val="00F87D48"/>
    <w:rsid w:val="00F90288"/>
    <w:rsid w:val="00F929A7"/>
    <w:rsid w:val="00F9341F"/>
    <w:rsid w:val="00F94679"/>
    <w:rsid w:val="00F952F1"/>
    <w:rsid w:val="00F96733"/>
    <w:rsid w:val="00F9717D"/>
    <w:rsid w:val="00FA10E5"/>
    <w:rsid w:val="00FA3633"/>
    <w:rsid w:val="00FB09ED"/>
    <w:rsid w:val="00FB0F49"/>
    <w:rsid w:val="00FB5460"/>
    <w:rsid w:val="00FB6CE1"/>
    <w:rsid w:val="00FC38BE"/>
    <w:rsid w:val="00FC4095"/>
    <w:rsid w:val="00FD0E29"/>
    <w:rsid w:val="00FD36C3"/>
    <w:rsid w:val="00FD47CE"/>
    <w:rsid w:val="00FD4C85"/>
    <w:rsid w:val="00FD70BA"/>
    <w:rsid w:val="00FE00BB"/>
    <w:rsid w:val="00FE0C26"/>
    <w:rsid w:val="00FE345A"/>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doi.org/10.29244/avi.4.2.43-50"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header" Target="header11.xml"/><Relationship Id="rId38"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yperlink" Target="https://banjarmasin.tribunnew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0.xml"/><Relationship Id="rId37" Type="http://schemas.openxmlformats.org/officeDocument/2006/relationships/header" Target="header1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footer" Target="footer12.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image" Target="media/image3.emf"/><Relationship Id="rId35"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7A660837-BDC5-4777-BF01-17D5E0D7D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5</TotalTime>
  <Pages>19</Pages>
  <Words>2835</Words>
  <Characters>1616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309</cp:revision>
  <cp:lastPrinted>2022-03-08T14:30:00Z</cp:lastPrinted>
  <dcterms:created xsi:type="dcterms:W3CDTF">2020-10-18T15:17:00Z</dcterms:created>
  <dcterms:modified xsi:type="dcterms:W3CDTF">2022-03-0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